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DAE8942" w14:textId="024D7C28" w:rsidR="00961CC3" w:rsidRDefault="003F3064" w:rsidP="00961CC3">
      <w:pPr>
        <w:pStyle w:val="Heading1"/>
        <w:jc w:val="center"/>
      </w:pPr>
      <w:r>
        <w:t>Data Analysis and Power Simulations with General Linear Mixed Modelling for Psychophysical Data</w:t>
      </w:r>
      <w:r w:rsidR="00782735">
        <w:t xml:space="preserve"> – A Practical R- and Julia-Based Guide</w:t>
      </w:r>
    </w:p>
    <w:p w14:paraId="4F9AA0E7" w14:textId="77777777" w:rsidR="00961CC3" w:rsidRDefault="00961CC3" w:rsidP="0091715E">
      <w:pPr>
        <w:pStyle w:val="Heading1"/>
        <w:jc w:val="both"/>
      </w:pPr>
    </w:p>
    <w:p w14:paraId="08406906" w14:textId="6BD46E5C" w:rsidR="00DD572D" w:rsidRDefault="00DD572D" w:rsidP="0091715E">
      <w:pPr>
        <w:pStyle w:val="Heading1"/>
        <w:jc w:val="both"/>
      </w:pPr>
      <w:r>
        <w:t>Introduction</w:t>
      </w:r>
    </w:p>
    <w:p w14:paraId="70269562" w14:textId="675A46CA" w:rsidR="009643C8" w:rsidRPr="00782735" w:rsidRDefault="00782735" w:rsidP="00B038E2">
      <w:pPr>
        <w:jc w:val="both"/>
        <w:rPr>
          <w:caps/>
        </w:rPr>
      </w:pPr>
      <w:r>
        <w:t xml:space="preserve">Data from psychophysical experimental designs such as Two-Alternative Forced-Choice tasks are challenging to analyze. Dependent variables are often binary (“yes”/”no”) and the data are often generated in a nested fashion, with multiple participants completing many trials that are often arranged in blocks, with manipulations occurring between participants and/or blocks or within participants and/or blocks. Simple statistical tools for Null Hypothesis Testing like Student’s </w:t>
      </w:r>
      <w:r w:rsidRPr="00782735">
        <w:rPr>
          <w:i/>
          <w:iCs/>
        </w:rPr>
        <w:t>t</w:t>
      </w:r>
      <w:r>
        <w:t xml:space="preserve"> tests or Analyses of Variance (ANOVAs) are not equipped to deal with these specific properties. For these reasons, usually P</w:t>
      </w:r>
      <w:r w:rsidRPr="00782735">
        <w:t xml:space="preserve">sychometric </w:t>
      </w:r>
      <w:r>
        <w:t>F</w:t>
      </w:r>
      <w:r w:rsidRPr="00782735">
        <w:t>unctions (Cumulative Gaussian or Weibull functions) are fitted for each condition</w:t>
      </w:r>
      <w:r>
        <w:t>, block</w:t>
      </w:r>
      <w:r w:rsidRPr="00782735">
        <w:t xml:space="preserve"> and participant to obtain the Points of Subjective Equality (PSEs) and Just Noticeable Differences (JNDs). This yields one data point per subject</w:t>
      </w:r>
      <w:r>
        <w:t xml:space="preserve">, </w:t>
      </w:r>
      <w:r w:rsidR="00D30B6E" w:rsidRPr="00782735">
        <w:t>condition,</w:t>
      </w:r>
      <w:r>
        <w:t xml:space="preserve"> and block</w:t>
      </w:r>
      <w:r w:rsidRPr="00782735">
        <w:t>, over which a t test or an ANOVA is performed to test for statistical significance.</w:t>
      </w:r>
      <w:r>
        <w:t xml:space="preserve"> While this can be a valid approach,</w:t>
      </w:r>
      <w:r w:rsidRPr="00782735">
        <w:t xml:space="preserve"> </w:t>
      </w:r>
      <w:r>
        <w:t>this generally</w:t>
      </w:r>
      <w:r w:rsidRPr="00782735">
        <w:t xml:space="preserve"> neglects that each PSE and JND is based on a large number of trials and thus fails to account for the added reliability of the measures provided. Depending on the experimental design, this can lead to a loss of statistical power. As a solution, Moscatelli at al. (Moscatelli, Mezzetti, &amp; Lacquaniti, 2012) have suggested the use of General Linear Mixed Modelling (GLMM). GLMM allows to fit population parameters across all data, while still taking into account that responses within each condition and participant are correlated more strongly than across conditions and participants.</w:t>
      </w:r>
      <w:r>
        <w:t xml:space="preserve"> In the first part of this manuscript, we will compare different statistical approaches to Null Hypothesis Testing for typical psychophysical dat</w:t>
      </w:r>
      <w:r w:rsidR="00D30B6E">
        <w:t xml:space="preserve">a. We furthermore provide a step-by-step tutorial to simulating psychophysical data that R users can easily adapt to match their own experiments. We will use these simulated data to illustrate the different approaches in significance testing for psychophysical data and give concrete recommendations for a variety of use cases. </w:t>
      </w:r>
    </w:p>
    <w:p w14:paraId="706DAAA4" w14:textId="66CBAB29" w:rsidR="00655902" w:rsidRDefault="00D30B6E" w:rsidP="00B038E2">
      <w:pPr>
        <w:jc w:val="both"/>
      </w:pPr>
      <w:r>
        <w:t xml:space="preserve">In the second part of this paper, we will show how we can leverage simulations to plan </w:t>
      </w:r>
      <w:r w:rsidR="00655902">
        <w:t>sample size</w:t>
      </w:r>
      <w:r>
        <w:t>s more efficiently</w:t>
      </w:r>
      <w:r w:rsidR="00655902">
        <w:t xml:space="preserve">. </w:t>
      </w:r>
      <w:r w:rsidR="00AD3525">
        <w:t xml:space="preserve">While power analyses are becoming more mainstream in other areas, they </w:t>
      </w:r>
      <w:r>
        <w:t xml:space="preserve">still </w:t>
      </w:r>
      <w:r w:rsidR="00AD3525">
        <w:t xml:space="preserve">are the exception in the typical </w:t>
      </w:r>
      <w:r w:rsidR="009643C8">
        <w:t xml:space="preserve">psychophysical </w:t>
      </w:r>
      <w:r w:rsidR="00AD3525">
        <w:t>study.</w:t>
      </w:r>
      <w:r w:rsidR="00DD007B">
        <w:t xml:space="preserve"> Some tutorials have been brought forward that are quite easily adaptable to many different designs </w:t>
      </w:r>
      <w:r w:rsidR="00DD007B">
        <w:fldChar w:fldCharType="begin" w:fldLock="1"/>
      </w:r>
      <w:r w:rsidR="001460B7">
        <w:instrText>ADDIN CSL_CITATION {"citationItems":[{"id":"ITEM-1","itemData":{"abstract":"5 Experimental designs that sample both subjects and stimuli from a larger population need to account for random effects of both subjects and stimuli using mixed effects models. However, much of this research is analyzed using ANOVA on aggregated responses because researchers are not confident specifying and interpreting mixed effects models. The tutorial will explain how to simulate data with random effects structure and analyse the data using linear mixed effects regression (with the lme4 R package), with a focus on interpreting the output in light of the simulated parameters. Data simulation can not only enhance understanding of how these models work, but also enables researchers to perform power calculations for complex designs. All materials associated with this article can be accessed at https://osf.io/3cz2e/.","author":[{"dropping-particle":"","family":"Debruine","given":"Lisa M","non-dropping-particle":"","parse-names":false,"suffix":""},{"dropping-particle":"","family":"Barr","given":"Dale J","non-dropping-particle":"","parse-names":false,"suffix":""}],"container-title":"PsyArXiv","id":"ITEM-1","issued":{"date-parts":[["2019"]]},"title":"Understanding mixed effects models through data simulation","type":"article-journal"},"uris":["http://www.mendeley.com/documents/?uuid=09395a24-512f-45a6-a3da-4dbf5640a709"]},{"id":"ITEM-2","itemData":{"author":[{"dropping-particle":"","family":"Kumle","given":"Leah","non-dropping-particle":"","parse-names":false,"suffix":""},{"dropping-particle":"","family":"Võ","given":"Melissa L","non-dropping-particle":"","parse-names":false,"suffix":""},{"dropping-particle":"","family":"Draschkow","given":"Dejan","non-dropping-particle":"","parse-names":false,"suffix":""}],"container-title":"PsyArXiv","id":"ITEM-2","issued":{"date-parts":[["2020"]]},"page":"1-29","title":"Estimating power in (generalized) linear mixed models: an open introduction and tutorial in R .","type":"article-journal"},"uris":["http://www.mendeley.com/documents/?uuid=1bc893fd-1a4f-4c6c-9e5f-becc50c8b11a"]}],"mendeley":{"formattedCitation":"(Debruine &amp; Barr, 2019; Kumle, Võ, &amp; Draschkow, 2020)","plainTextFormattedCitation":"(Debruine &amp; Barr, 2019; Kumle, Võ, &amp; Draschkow, 2020)","previouslyFormattedCitation":"(Debruine &amp; Barr, 2019; Kumle, Võ, &amp; Draschkow, 2020)"},"properties":{"noteIndex":0},"schema":"https://github.com/citation-style-language/schema/raw/master/csl-citation.json"}</w:instrText>
      </w:r>
      <w:r w:rsidR="00DD007B">
        <w:fldChar w:fldCharType="separate"/>
      </w:r>
      <w:r w:rsidR="00DD007B" w:rsidRPr="00DD007B">
        <w:rPr>
          <w:noProof/>
        </w:rPr>
        <w:t>(Debruine &amp; Barr, 2019; Kumle, Võ, &amp; Draschkow, 2020)</w:t>
      </w:r>
      <w:r w:rsidR="00DD007B">
        <w:fldChar w:fldCharType="end"/>
      </w:r>
      <w:r w:rsidR="00DD007B">
        <w:t>. Based on Linear Mixed Modelling, these take into account complex data structures where often several participants complete a large number of trials in several conditions. However, very common psychophysical designs such as two-alternative forced-choice tasks, which rely heavily on fitting psychometric curves, require additional considerations. Among these additional considerations are the fact that responses are often</w:t>
      </w:r>
      <w:r w:rsidR="00782908">
        <w:t xml:space="preserve"> </w:t>
      </w:r>
      <w:r w:rsidR="00DD007B">
        <w:t xml:space="preserve">binary, and that relationships between dependent and independent variables are usually not linear. </w:t>
      </w:r>
      <w:r w:rsidR="00AD3525">
        <w:t>The present paper thus aims to give advice on how to conduct power analyses for common psychophysical designs that investigate the effect of a categorical experimental variable on precision and accuracy in two-alternative forced-choice paradigms.</w:t>
      </w:r>
      <w:r w:rsidR="00E502B0">
        <w:t xml:space="preserve"> In the following, we thus first discuss the two main methods for analyzing data from Two-Alternative Forced-Choice Tasks. We then elaborate on how to simulate datasets that resemble the data expected for a task,</w:t>
      </w:r>
      <w:r w:rsidR="00782908">
        <w:t xml:space="preserve"> </w:t>
      </w:r>
      <w:r w:rsidR="00E502B0">
        <w:t xml:space="preserve">and provide a sample analysis for this fictional dataset. Then, we give recommendations on how to obtain the power of an </w:t>
      </w:r>
      <w:r w:rsidR="00E502B0">
        <w:lastRenderedPageBreak/>
        <w:t xml:space="preserve">experimental setup given certain assumptions, and compare the two approaches of analysis in terms of their power. We accompany this with </w:t>
      </w:r>
      <w:r w:rsidR="00102607">
        <w:t xml:space="preserve">example implementations in R and Julia and show ways to </w:t>
      </w:r>
      <w:r w:rsidR="005042B4">
        <w:t xml:space="preserve">determine the </w:t>
      </w:r>
      <w:r w:rsidR="0020291A">
        <w:t xml:space="preserve">most efficient </w:t>
      </w:r>
      <w:r w:rsidR="005042B4">
        <w:t>trials-per-participant ratio</w:t>
      </w:r>
      <w:r w:rsidR="007A3941">
        <w:t>.</w:t>
      </w:r>
    </w:p>
    <w:p w14:paraId="1D37374E" w14:textId="77777777" w:rsidR="00655902" w:rsidRDefault="00655902" w:rsidP="00B038E2">
      <w:pPr>
        <w:jc w:val="both"/>
      </w:pPr>
    </w:p>
    <w:p w14:paraId="47CCEA17" w14:textId="4CBEFD3B" w:rsidR="00DD572D" w:rsidRDefault="00DD572D" w:rsidP="0091715E">
      <w:pPr>
        <w:pStyle w:val="Heading2"/>
        <w:jc w:val="both"/>
      </w:pPr>
      <w:r>
        <w:t>Different Approaches to Null Hypothesis Testing in Psychophysics</w:t>
      </w:r>
    </w:p>
    <w:p w14:paraId="4E398867" w14:textId="23262A2D" w:rsidR="00DD572D" w:rsidRDefault="0006511D" w:rsidP="0091715E">
      <w:pPr>
        <w:jc w:val="both"/>
      </w:pPr>
      <w:r>
        <w:t xml:space="preserve">There are different approaches to Null Hypothesis Testing in Psychophysics. </w:t>
      </w:r>
      <w:r w:rsidR="00DD572D">
        <w:t>Classically, p</w:t>
      </w:r>
      <w:r w:rsidR="0091715E">
        <w:t>s</w:t>
      </w:r>
      <w:r w:rsidR="00DD572D">
        <w:t>ychometric functions (</w:t>
      </w:r>
      <w:r w:rsidR="0091715E">
        <w:t>Cumulative</w:t>
      </w:r>
      <w:r w:rsidR="00DD572D">
        <w:t xml:space="preserve"> Gaussian or Weibull functions) are fitted for each condition and participant to obtain the Points of Subjective Equality (PSEs) and Just Noticeable Differences (JNDs). This yields one data point per subject and condition, over which a t</w:t>
      </w:r>
      <w:r>
        <w:t xml:space="preserve"> </w:t>
      </w:r>
      <w:r w:rsidR="00DD572D">
        <w:t>test or an ANOVA is performed to test for statistical significance. This approach</w:t>
      </w:r>
      <w:r w:rsidR="009643C8">
        <w:t>, however,</w:t>
      </w:r>
      <w:r w:rsidR="00DD572D">
        <w:t xml:space="preserve"> neglects that each PSE and JND is based on a large number of trials and thus fails to account for the added reliability of the measures provided. Depending on the experimental design, this </w:t>
      </w:r>
      <w:r w:rsidR="009643C8">
        <w:t>can lead to a loss of</w:t>
      </w:r>
      <w:r w:rsidR="00DD572D">
        <w:t xml:space="preserve"> statistical power. As a solution,</w:t>
      </w:r>
      <w:r w:rsidR="009649D2">
        <w:t xml:space="preserve"> Moscatelli at al.</w:t>
      </w:r>
      <w:r w:rsidR="00DD572D">
        <w:t xml:space="preserve"> </w:t>
      </w:r>
      <w:r w:rsidR="009649D2">
        <w:fldChar w:fldCharType="begin" w:fldLock="1"/>
      </w:r>
      <w:r w:rsidR="00BC64C1">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Mezzetti, &amp; Lacquaniti, 2012)","plainTextFormattedCitation":"(Moscatelli, Mezzetti, &amp; Lacquaniti, 2012)","previouslyFormattedCitation":"(Moscatelli, Mezzetti, &amp; Lacquaniti, 2012)"},"properties":{"noteIndex":0},"schema":"https://github.com/citation-style-language/schema/raw/master/csl-citation.json"}</w:instrText>
      </w:r>
      <w:r w:rsidR="009649D2">
        <w:fldChar w:fldCharType="separate"/>
      </w:r>
      <w:r w:rsidR="001460B7" w:rsidRPr="001460B7">
        <w:rPr>
          <w:noProof/>
        </w:rPr>
        <w:t>(Moscatelli, Mezzetti, &amp; Lacquaniti, 2012)</w:t>
      </w:r>
      <w:r w:rsidR="009649D2">
        <w:fldChar w:fldCharType="end"/>
      </w:r>
      <w:r w:rsidR="009649D2">
        <w:t xml:space="preserve"> </w:t>
      </w:r>
      <w:r w:rsidR="00DD572D">
        <w:t xml:space="preserve">have suggested the use of General Linear Mixed Modelling (GLMM). GLMM allows to fit population parameters across all data, while still taking into account that responses within each condition and participant are correlated more strongly than across conditions and participants. In the following, we will estimate power for both types of analyses, to quantify </w:t>
      </w:r>
      <w:r w:rsidR="009F74D6">
        <w:t>how both approaches compare in terms of sensitivity to detect effects.</w:t>
      </w:r>
    </w:p>
    <w:p w14:paraId="6E80FF27" w14:textId="69562F6F" w:rsidR="00DD572D" w:rsidRDefault="00DD572D" w:rsidP="0091715E">
      <w:pPr>
        <w:jc w:val="both"/>
      </w:pPr>
      <w:r>
        <w:t>Classically, psychometric functions (</w:t>
      </w:r>
      <w:r w:rsidR="00583554">
        <w:t>Cumulative</w:t>
      </w:r>
      <w:r>
        <w:t xml:space="preserve"> Gaussian</w:t>
      </w:r>
      <w:r w:rsidR="00775ACF">
        <w:t xml:space="preserve"> functions, Logistic functions</w:t>
      </w:r>
      <w:r>
        <w:t xml:space="preserve"> or Weibull functions) are fitted for each condition and participant to obtain the Points of Subjective Equality (PSEs) and Just Noticeable Differences (JNDs).</w:t>
      </w:r>
      <w:r w:rsidR="00583554">
        <w:t xml:space="preserve"> The mean of the Cumulative Gaussian corresponds to the PSE and its standard deviation corresponds to the JND.</w:t>
      </w:r>
      <w:r>
        <w:t xml:space="preserve"> This yields one data point per subject and condition, over which a t-test or an ANOVA are performed to test for statistically significant differences between conditions.</w:t>
      </w:r>
    </w:p>
    <w:p w14:paraId="35E6B013" w14:textId="77777777" w:rsidR="001A56FB" w:rsidRDefault="001A56FB" w:rsidP="001A56FB">
      <w:pPr>
        <w:keepNext/>
        <w:jc w:val="both"/>
      </w:pPr>
      <w:r>
        <w:rPr>
          <w:noProof/>
        </w:rPr>
        <w:drawing>
          <wp:inline distT="0" distB="0" distL="0" distR="0" wp14:anchorId="7EE54253" wp14:editId="53A6863C">
            <wp:extent cx="2686050" cy="26860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2686050" cy="2686050"/>
                    </a:xfrm>
                    <a:prstGeom prst="rect">
                      <a:avLst/>
                    </a:prstGeom>
                    <a:noFill/>
                    <a:ln>
                      <a:noFill/>
                    </a:ln>
                  </pic:spPr>
                </pic:pic>
              </a:graphicData>
            </a:graphic>
          </wp:inline>
        </w:drawing>
      </w:r>
    </w:p>
    <w:p w14:paraId="7C6E6598" w14:textId="418A7BD1" w:rsidR="00775ACF" w:rsidRDefault="001A56FB" w:rsidP="001A56FB">
      <w:pPr>
        <w:pStyle w:val="Caption"/>
        <w:jc w:val="both"/>
      </w:pPr>
      <w:r>
        <w:t xml:space="preserve">Figure </w:t>
      </w:r>
      <w:fldSimple w:instr=" SEQ Figure \* ARABIC ">
        <w:r w:rsidR="0059255E">
          <w:rPr>
            <w:noProof/>
          </w:rPr>
          <w:t>1</w:t>
        </w:r>
      </w:fldSimple>
      <w:r>
        <w:t>. Sample psychometric function for a two-alternative forced choice task. We plot the difference in stimulus intensity (x axis) against the probability to judge that the test stimulus had the higher intensity (black curve). The JND (Just Noticeable Difference), a measure of sensitivity/precision, is that difference in stimulus intensity that leads to a 25%/75% response probability (yellow)</w:t>
      </w:r>
      <w:r w:rsidR="00091269">
        <w:t>; 0.7 in this example.</w:t>
      </w:r>
      <w:r>
        <w:t xml:space="preserve"> The PSE (Point of Subjective Equality), a measure of biases/accuracy, is that stimulus intensity that leads to 50 % correct responses</w:t>
      </w:r>
      <w:r w:rsidR="00091269">
        <w:t xml:space="preserve"> (red); 0 in this example.</w:t>
      </w:r>
    </w:p>
    <w:p w14:paraId="7C808969" w14:textId="5D536814" w:rsidR="00DD572D" w:rsidRDefault="00DD572D" w:rsidP="0091715E">
      <w:pPr>
        <w:jc w:val="both"/>
      </w:pPr>
      <w:r>
        <w:lastRenderedPageBreak/>
        <w:t>This approach neglects that each PSE and JND is based on a large number of trials</w:t>
      </w:r>
      <w:r w:rsidR="004A47CC">
        <w:t>: it treats each PSE and JND as a single number, while neglecting that the more trials we use in our staircase, the more precise and reliable our estimates of PSEs and JNDs are</w:t>
      </w:r>
      <w:r>
        <w:t xml:space="preserve">. </w:t>
      </w:r>
      <w:r w:rsidR="00841CA6">
        <w:t xml:space="preserve">To avoid the resulting loss of statistical power, Moscatelli et al. </w:t>
      </w:r>
      <w:r w:rsidR="00841CA6">
        <w:fldChar w:fldCharType="begin" w:fldLock="1"/>
      </w:r>
      <w:r w:rsidR="00FD62D4">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et al., 2012)","plainTextFormattedCitation":"(Moscatelli et al., 2012)","previouslyFormattedCitation":"(Moscatelli et al., 2012)"},"properties":{"noteIndex":0},"schema":"https://github.com/citation-style-language/schema/raw/master/csl-citation.json"}</w:instrText>
      </w:r>
      <w:r w:rsidR="00841CA6">
        <w:fldChar w:fldCharType="separate"/>
      </w:r>
      <w:r w:rsidR="00841CA6" w:rsidRPr="00841CA6">
        <w:rPr>
          <w:noProof/>
        </w:rPr>
        <w:t>(Moscatelli et al., 2012)</w:t>
      </w:r>
      <w:r w:rsidR="00841CA6">
        <w:fldChar w:fldCharType="end"/>
      </w:r>
      <w:r>
        <w:t xml:space="preserve"> have suggested the use of General Linear Mixed Modelling (GLMM). GLMM allows to obtain population-wide parameters for PSEs and JNDs, while still accounting for inter-subject variability in responses. Mixed Modelling is a more flexible form of linear regression. It allows to fit regression coefficients across the whole population for some parameters, while allowing the coefficients for other parameters to vary within subgroups of the dataset. A classic example is the modelling of the efficacy of a learning intervention on population of students from different classes in one school. Mixed models can account for inherent performance differences between classes, but fit a population-wide coefficient for the efficacy of the intervention. General Linear Mixed Modelling extends this principle by allowing to fit not only linear regression lines, but also other functions – such as cumulative Gaussians, which are commonly used as approximations for psychometric functions.</w:t>
      </w:r>
      <w:r w:rsidR="00702E72">
        <w:t xml:space="preserve"> </w:t>
      </w:r>
      <w:r w:rsidR="00702E72">
        <w:fldChar w:fldCharType="begin" w:fldLock="1"/>
      </w:r>
      <w:r w:rsidR="00702E72">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et al., 2012)","manualFormatting":"Moscatelli et al. (2012)","plainTextFormattedCitation":"(Moscatelli et al., 2012)"},"properties":{"noteIndex":0},"schema":"https://github.com/citation-style-language/schema/raw/master/csl-citation.json"}</w:instrText>
      </w:r>
      <w:r w:rsidR="00702E72">
        <w:fldChar w:fldCharType="separate"/>
      </w:r>
      <w:r w:rsidR="00702E72" w:rsidRPr="00702E72">
        <w:rPr>
          <w:noProof/>
        </w:rPr>
        <w:t>Moscatelli et al.</w:t>
      </w:r>
      <w:r w:rsidR="00702E72">
        <w:rPr>
          <w:noProof/>
        </w:rPr>
        <w:t xml:space="preserve"> (</w:t>
      </w:r>
      <w:r w:rsidR="00702E72" w:rsidRPr="00702E72">
        <w:rPr>
          <w:noProof/>
        </w:rPr>
        <w:t>2012)</w:t>
      </w:r>
      <w:r w:rsidR="00702E72">
        <w:fldChar w:fldCharType="end"/>
      </w:r>
      <w:r w:rsidR="00702E72">
        <w:t xml:space="preserve"> provide a more thorough explanation.</w:t>
      </w:r>
    </w:p>
    <w:p w14:paraId="6A248B9C" w14:textId="03AA6D18" w:rsidR="00DD572D" w:rsidRDefault="00DD572D" w:rsidP="0091715E">
      <w:pPr>
        <w:jc w:val="both"/>
      </w:pPr>
      <w:r>
        <w:t xml:space="preserve">One of improvements that have been demanded in the wake of the reproducibility crisis is a more thorough and meticulous study planning. Researchers need to be more aware of underlying theoretical considerations, specify hypotheses before analyzing the data, make precise predictions of how their hypotheses should manifest in their data and formulate statistical models to test these hypotheses. One important step in this process is to make sure that the experiment has sufficient statistical power to detect the postulated effects. We will first show that many experiments using the two-level approach of hypothesis testing described above often lacks power and indicate how much power could be gained for the same experimental designs by using </w:t>
      </w:r>
      <w:r w:rsidR="004A47CC">
        <w:t>Moscatelli et al.’s</w:t>
      </w:r>
      <w:r>
        <w:t xml:space="preserve"> GLMM approach. In the second part of this paper, we will demonstrate how to plan the sample size in a psychophysical experiment, levering the advantages of the GLMM approach.</w:t>
      </w:r>
    </w:p>
    <w:p w14:paraId="63AADCF9" w14:textId="77777777" w:rsidR="002505AC" w:rsidRDefault="002505AC" w:rsidP="0091715E">
      <w:pPr>
        <w:jc w:val="both"/>
      </w:pPr>
    </w:p>
    <w:p w14:paraId="7A23361D" w14:textId="0EB0277D" w:rsidR="00DD572D" w:rsidRDefault="00DD572D" w:rsidP="0091715E">
      <w:pPr>
        <w:pStyle w:val="Heading1"/>
        <w:jc w:val="both"/>
      </w:pPr>
      <w:r>
        <w:t>Power analyses for the GLMM approach using simulations in R</w:t>
      </w:r>
    </w:p>
    <w:p w14:paraId="4F010112" w14:textId="50ADF5FD" w:rsidR="006158D2" w:rsidRDefault="00DD572D" w:rsidP="0091715E">
      <w:pPr>
        <w:jc w:val="both"/>
      </w:pPr>
      <w:r>
        <w:t>In the following we will provide an example of how to compute the power for common psychophysical designs, using the GLMM approach for analysis. Further below, we will also compare the power we obtain for the same designs when using the Two-Level approach.</w:t>
      </w:r>
      <w:r w:rsidR="006158D2">
        <w:t xml:space="preserve"> Please note that we advise strongly to read this document together with the R script available in the GitHub Repository. Words in bold and between quotation marks refer to variables in the script.</w:t>
      </w:r>
      <w:r w:rsidR="00232D4A">
        <w:t xml:space="preserve"> For some of the </w:t>
      </w:r>
      <w:r w:rsidR="00470A72">
        <w:t>variables</w:t>
      </w:r>
      <w:r w:rsidR="00232D4A">
        <w:t>, we demonstrate how to derive them from existing datasets.</w:t>
      </w:r>
      <w:r w:rsidR="00470A72">
        <w:t xml:space="preserve"> To this end, we will use </w:t>
      </w:r>
      <w:r w:rsidR="00B95961">
        <w:t xml:space="preserve">pilot </w:t>
      </w:r>
      <w:r w:rsidR="00470A72">
        <w:t>data</w:t>
      </w:r>
      <w:r w:rsidR="00741D44">
        <w:t xml:space="preserve"> from our lab</w:t>
      </w:r>
      <w:r w:rsidR="00470A72">
        <w:t>.</w:t>
      </w:r>
    </w:p>
    <w:p w14:paraId="6B7FB47D" w14:textId="299AF340" w:rsidR="00665BD9" w:rsidRDefault="006158D2" w:rsidP="0091715E">
      <w:pPr>
        <w:pStyle w:val="Heading2"/>
        <w:jc w:val="both"/>
      </w:pPr>
      <w:r>
        <w:t>Assumptions</w:t>
      </w:r>
    </w:p>
    <w:p w14:paraId="58D06491" w14:textId="36D71EFD" w:rsidR="00665BD9" w:rsidRDefault="00665BD9" w:rsidP="0091715E">
      <w:pPr>
        <w:jc w:val="both"/>
      </w:pPr>
      <w:bookmarkStart w:id="0" w:name="_Hlk45501513"/>
      <w:r>
        <w:t>This method requires</w:t>
      </w:r>
      <w:r w:rsidR="009F5A19">
        <w:t xml:space="preserve"> estimates of</w:t>
      </w:r>
      <w:r>
        <w:t xml:space="preserve"> all relevant parameters. Some pertain to the stimuli, some can be taken from the literature, and some </w:t>
      </w:r>
      <w:r w:rsidR="0091715E">
        <w:t>must</w:t>
      </w:r>
      <w:r>
        <w:t xml:space="preserve"> be guessed (educatedly).</w:t>
      </w:r>
    </w:p>
    <w:p w14:paraId="4E706FB4" w14:textId="23F1E365" w:rsidR="00665BD9" w:rsidRDefault="006158D2" w:rsidP="0091715E">
      <w:pPr>
        <w:jc w:val="both"/>
      </w:pPr>
      <w:r>
        <w:rPr>
          <w:b/>
          <w:bCs/>
        </w:rPr>
        <w:t>“</w:t>
      </w:r>
      <w:r w:rsidR="00665BD9" w:rsidRPr="00665BD9">
        <w:rPr>
          <w:b/>
          <w:bCs/>
        </w:rPr>
        <w:t>ID</w:t>
      </w:r>
      <w:r>
        <w:rPr>
          <w:b/>
          <w:bCs/>
        </w:rPr>
        <w:t>”</w:t>
      </w:r>
      <w:r w:rsidR="00665BD9">
        <w:t xml:space="preserve"> is a vector containing one ID for each subject we want to simulate.</w:t>
      </w:r>
    </w:p>
    <w:p w14:paraId="4A7A3A4F" w14:textId="3C18EE30" w:rsidR="00665BD9" w:rsidRDefault="006158D2" w:rsidP="0091715E">
      <w:pPr>
        <w:jc w:val="both"/>
      </w:pPr>
      <w:r>
        <w:rPr>
          <w:b/>
          <w:bCs/>
        </w:rPr>
        <w:t>“</w:t>
      </w:r>
      <w:r w:rsidR="00665BD9" w:rsidRPr="00665BD9">
        <w:rPr>
          <w:b/>
          <w:bCs/>
        </w:rPr>
        <w:t>ConditionOfInterest</w:t>
      </w:r>
      <w:r>
        <w:rPr>
          <w:b/>
          <w:bCs/>
        </w:rPr>
        <w:t>”</w:t>
      </w:r>
      <w:r w:rsidR="00665BD9">
        <w:t xml:space="preserve"> is a vector containing IDs for a binary categorical variable related to the main hypothesis of the experiment. For example: Is there a pictorial background scene?</w:t>
      </w:r>
    </w:p>
    <w:p w14:paraId="1CB1FAE6" w14:textId="7CAABC2E" w:rsidR="00665BD9" w:rsidRDefault="006158D2" w:rsidP="0091715E">
      <w:pPr>
        <w:jc w:val="both"/>
      </w:pPr>
      <w:r>
        <w:rPr>
          <w:b/>
          <w:bCs/>
        </w:rPr>
        <w:t>“</w:t>
      </w:r>
      <w:r w:rsidR="00665BD9" w:rsidRPr="00665BD9">
        <w:rPr>
          <w:b/>
          <w:bCs/>
        </w:rPr>
        <w:t>StandardValues</w:t>
      </w:r>
      <w:r>
        <w:rPr>
          <w:b/>
          <w:bCs/>
        </w:rPr>
        <w:t>”</w:t>
      </w:r>
      <w:r w:rsidR="00665BD9">
        <w:t xml:space="preserve"> is a vector containing values for a categorial variable that serves as comparison stimuli. It can contain one value if you want to determine PSEs/JNDs for only one stimulus intensity, but typically </w:t>
      </w:r>
      <w:r w:rsidR="00665BD9">
        <w:lastRenderedPageBreak/>
        <w:t>you will have several, e. g. when you want to diversify your stimuli to show that a certain effect is not tied to one specific stimulus strength.</w:t>
      </w:r>
    </w:p>
    <w:p w14:paraId="70B0B8C1" w14:textId="47A44F0C" w:rsidR="00665BD9" w:rsidRDefault="00CD6C80" w:rsidP="0091715E">
      <w:pPr>
        <w:jc w:val="both"/>
      </w:pPr>
      <w:r>
        <w:rPr>
          <w:b/>
          <w:bCs/>
        </w:rPr>
        <w:t>“</w:t>
      </w:r>
      <w:r w:rsidR="00665BD9" w:rsidRPr="00665BD9">
        <w:rPr>
          <w:b/>
          <w:bCs/>
        </w:rPr>
        <w:t>reps</w:t>
      </w:r>
      <w:r>
        <w:rPr>
          <w:b/>
          <w:bCs/>
        </w:rPr>
        <w:t>”</w:t>
      </w:r>
      <w:r w:rsidR="00665BD9">
        <w:t xml:space="preserve"> is a vector containing an ID for each trial, the maximum number being the average number of trials we expect for any given staircase.</w:t>
      </w:r>
    </w:p>
    <w:p w14:paraId="6B33BD58" w14:textId="616CF15C" w:rsidR="00665BD9" w:rsidRDefault="00CD6C80" w:rsidP="0091715E">
      <w:pPr>
        <w:jc w:val="both"/>
      </w:pPr>
      <w:r>
        <w:rPr>
          <w:b/>
          <w:bCs/>
        </w:rPr>
        <w:t>“</w:t>
      </w:r>
      <w:r w:rsidR="00665BD9" w:rsidRPr="00665BD9">
        <w:rPr>
          <w:b/>
          <w:bCs/>
        </w:rPr>
        <w:t>PSE_Difference</w:t>
      </w:r>
      <w:r>
        <w:rPr>
          <w:b/>
          <w:bCs/>
        </w:rPr>
        <w:t>”</w:t>
      </w:r>
      <w:r w:rsidR="00665BD9">
        <w:t xml:space="preserve"> is a value that indicates the percentage to which the PSEs differ between test and standard condition. It can be zero if the condition of interest is not expected to influence PSEs.</w:t>
      </w:r>
    </w:p>
    <w:p w14:paraId="3774E398" w14:textId="063FBF1E" w:rsidR="00665BD9" w:rsidRDefault="00CD6C80" w:rsidP="0091715E">
      <w:pPr>
        <w:jc w:val="both"/>
      </w:pPr>
      <w:r>
        <w:rPr>
          <w:b/>
          <w:bCs/>
        </w:rPr>
        <w:t>“</w:t>
      </w:r>
      <w:r w:rsidR="00665BD9" w:rsidRPr="00665BD9">
        <w:rPr>
          <w:b/>
          <w:bCs/>
        </w:rPr>
        <w:t>JND_Difference</w:t>
      </w:r>
      <w:r>
        <w:rPr>
          <w:b/>
          <w:bCs/>
        </w:rPr>
        <w:t>”</w:t>
      </w:r>
      <w:r w:rsidR="00B36D2B">
        <w:t xml:space="preserve"> </w:t>
      </w:r>
      <w:r w:rsidR="00665BD9">
        <w:t>is a value that indicates the percentage to which the JNDs differ between test and standard condition. It can be zero if the condition of interest is not expected to influence JNDs.</w:t>
      </w:r>
    </w:p>
    <w:p w14:paraId="706415BC" w14:textId="5F2F3A17" w:rsidR="00665BD9" w:rsidRDefault="00CD6C80" w:rsidP="0091715E">
      <w:pPr>
        <w:jc w:val="both"/>
      </w:pPr>
      <w:r>
        <w:rPr>
          <w:b/>
          <w:bCs/>
        </w:rPr>
        <w:t>“</w:t>
      </w:r>
      <w:r w:rsidR="00665BD9" w:rsidRPr="00665BD9">
        <w:rPr>
          <w:b/>
          <w:bCs/>
        </w:rPr>
        <w:t>Mean_Standard</w:t>
      </w:r>
      <w:r>
        <w:rPr>
          <w:b/>
          <w:bCs/>
        </w:rPr>
        <w:t>”</w:t>
      </w:r>
      <w:r w:rsidR="00665BD9">
        <w:t xml:space="preserve"> is the Mean of the psychometric function expected for the standard condition. In many cases, this is the stimulus strength of the comparison stimulus.</w:t>
      </w:r>
    </w:p>
    <w:p w14:paraId="0CCBE294" w14:textId="709B0018" w:rsidR="00B658E6" w:rsidRDefault="00CD6C80" w:rsidP="0091715E">
      <w:pPr>
        <w:jc w:val="both"/>
      </w:pPr>
      <w:r>
        <w:rPr>
          <w:b/>
          <w:bCs/>
        </w:rPr>
        <w:t>“</w:t>
      </w:r>
      <w:r w:rsidR="00665BD9" w:rsidRPr="00665BD9">
        <w:rPr>
          <w:b/>
          <w:bCs/>
        </w:rPr>
        <w:t>Multiplicator_SD_Standard</w:t>
      </w:r>
      <w:r>
        <w:rPr>
          <w:b/>
          <w:bCs/>
        </w:rPr>
        <w:t>”</w:t>
      </w:r>
      <w:r w:rsidR="00665BD9">
        <w:t xml:space="preserve"> is the Standard Deviation of the psychometric function expected for the standard condition</w:t>
      </w:r>
      <w:r w:rsidR="0081026C">
        <w:t>, normalized to a mean of 1.</w:t>
      </w:r>
      <w:r w:rsidR="00B64CE4">
        <w:t xml:space="preserve"> We later multiply this normalized standard deviation by the </w:t>
      </w:r>
      <w:r w:rsidR="00044D85">
        <w:t>Mean of the psychometric function we aim to simulate</w:t>
      </w:r>
      <w:r w:rsidR="00B64CE4">
        <w:t xml:space="preserve">. That is, we assume that Weber fractions are constant across the tested stimulus range, which </w:t>
      </w:r>
      <w:r w:rsidR="00B658E6">
        <w:t xml:space="preserve">is generally assumed to hold for many cases. While this has been put into doubt </w:t>
      </w:r>
      <w:r w:rsidR="00B658E6">
        <w:fldChar w:fldCharType="begin" w:fldLock="1"/>
      </w:r>
      <w:r w:rsidR="00470A72">
        <w:instrText>ADDIN CSL_CITATION {"citationItems":[{"id":"ITEM-1","itemData":{"DOI":"10.1017/S0140525X0004855X","ISSN":"14691825","abstract":"How does subjective magnitude, S. increase as physical magnitude or intensity, I, increases? Direct ratings (magnitude scales; partition or category scales) can be fitted by the power function, S = aIb, in which S equals I raised to a power or exponent, b, and multiplied by a measure constant, a. The exponent is typically about twice as large for the magnitude scale (Stevens) as for the corresponding partition or category scale, but the higher exponent may be explained by the overly expansive way people use numbers in making magnitude estimations. The partition or category scale and the adjusted (for the use of number) magnitude scale for a given modality or condition generally agree with the neurelectric scale and the summated just noticeable difference (jnd) scale. A unified psychophysical law is proposed in which each jnd has the same subjective magnitude for a given modality or condition, subjective magnitude increases as approximately a power function of physical magnitude with the exponent ranging from near 0 to 1 (compressive function), and subjective magnitude depends primarily on peripheral sensory processes, that is, no nonlinear central transformations occur. An undue reliance on Weber's law blinded Fechner to the fact that the true psychophysical scale is approximately a power function. Rejecting Weber's law, which is not valid, means that we no longer have to choose between letting the summated jnd scale be a logarithmic function (Fechner's law) and introducing a nonlinear central transformation to make it into a power function (Brentano–Ekman-Teghtsoonian's law). Fechner and Stevens erred equally about the true psychophysical power function, whose exponent lies halfway between that of Fechner (an exponent approaching zero) and that of Stevens. To be reconciled, Fechnerians must give up the assumptions that Webers law is valid and that the jnd has the same subjective magnitude across modalities and conditions; Stevensians must give up the assumption that the unadjusted (for the use of number) magnitude scale is a direct measure of subjective magnitude. © 1989, Cambridge University Press. All rights reserved.","author":[{"dropping-particle":"","family":"Krueger","given":"Lester E.","non-dropping-particle":"","parse-names":false,"suffix":""}],"container-title":"Behavioral and Brain Sciences","id":"ITEM-1","issue":"2","issued":{"date-parts":[["1989"]]},"page":"251-267","title":"Reconciling Fechner and Stevens: Toward a unified psychophysical law","type":"article-journal","volume":"12"},"uris":["http://www.mendeley.com/documents/?uuid=2fc82bcb-b28f-4e6f-b173-666c7c0e56ec"]}],"mendeley":{"formattedCitation":"(Krueger, 1989)","plainTextFormattedCitation":"(Krueger, 1989)","previouslyFormattedCitation":"(Krueger, 1989)"},"properties":{"noteIndex":0},"schema":"https://github.com/citation-style-language/schema/raw/master/csl-citation.json"}</w:instrText>
      </w:r>
      <w:r w:rsidR="00B658E6">
        <w:fldChar w:fldCharType="separate"/>
      </w:r>
      <w:r w:rsidR="00B658E6" w:rsidRPr="00B658E6">
        <w:rPr>
          <w:noProof/>
        </w:rPr>
        <w:t>(Krueger, 1989)</w:t>
      </w:r>
      <w:r w:rsidR="00B658E6">
        <w:fldChar w:fldCharType="end"/>
      </w:r>
      <w:r w:rsidR="00B658E6">
        <w:t xml:space="preserve"> and we recommend to verify to what extent Weber’s law holds for the stimulus in question, we believe this </w:t>
      </w:r>
      <w:r w:rsidR="00044D85">
        <w:t xml:space="preserve">to be </w:t>
      </w:r>
      <w:r w:rsidR="00B658E6">
        <w:t>a reasonable simplification.</w:t>
      </w:r>
    </w:p>
    <w:p w14:paraId="2EDB142C" w14:textId="698BB613" w:rsidR="00665BD9" w:rsidRDefault="00B658E6" w:rsidP="0091715E">
      <w:pPr>
        <w:jc w:val="both"/>
      </w:pPr>
      <w:r>
        <w:t xml:space="preserve">The </w:t>
      </w:r>
      <w:r w:rsidR="00665BD9">
        <w:t xml:space="preserve">standard deviation is </w:t>
      </w:r>
      <w:r>
        <w:t xml:space="preserve">thus </w:t>
      </w:r>
      <w:r w:rsidR="00665BD9">
        <w:t>proportional to the relevant Weber fraction and JNDs, which are available in the literature</w:t>
      </w:r>
      <w:r>
        <w:t xml:space="preserve"> for many different stimulation types</w:t>
      </w:r>
      <w:r w:rsidR="00665BD9">
        <w:t xml:space="preserve">. </w:t>
      </w:r>
      <w:r w:rsidR="00CF05FC">
        <w:t>Weber fractions and JNDs can be converted into standard deviations of psychometric functions and vice-versa.</w:t>
      </w:r>
      <w:r w:rsidR="0081026C">
        <w:t xml:space="preserve"> The JND is that difference in stimulus intensity that leads the participant to choose the correct stimulus in 75 % of the cases. Weber fractions are normalized versions of this value. Normalization is achieved by dividing it by the intensity of the standard stimulus.</w:t>
      </w:r>
      <w:r w:rsidR="001C1490">
        <w:t xml:space="preserve"> To obtain the standard deviation, convert JNDs first into Weber fractions. </w:t>
      </w:r>
      <w:r w:rsidR="00D31892">
        <w:t xml:space="preserve">The </w:t>
      </w:r>
      <w:r w:rsidR="001C1490">
        <w:t>Weber</w:t>
      </w:r>
      <w:r w:rsidR="00730F74">
        <w:t xml:space="preserve"> </w:t>
      </w:r>
      <w:r w:rsidR="001C1490">
        <w:t>fraction is that distance to the mean where the psychometric function yields 25% or 75%</w:t>
      </w:r>
      <w:r w:rsidR="00730F74">
        <w:t xml:space="preserve"> correct responses.</w:t>
      </w:r>
      <w:r w:rsidR="00D31892">
        <w:t xml:space="preserve"> With the Weber Fraction given, we thus need to determine the </w:t>
      </w:r>
      <w:r w:rsidR="00C40199">
        <w:t xml:space="preserve">appropriate standard deviation given these </w:t>
      </w:r>
      <w:commentRangeStart w:id="1"/>
      <w:commentRangeStart w:id="2"/>
      <w:r w:rsidR="00C40199">
        <w:t>constraints</w:t>
      </w:r>
      <w:commentRangeEnd w:id="1"/>
      <w:r w:rsidR="00C40199">
        <w:rPr>
          <w:rStyle w:val="CommentReference"/>
        </w:rPr>
        <w:commentReference w:id="1"/>
      </w:r>
      <w:commentRangeEnd w:id="2"/>
      <w:r w:rsidR="00C40199">
        <w:rPr>
          <w:rStyle w:val="CommentReference"/>
        </w:rPr>
        <w:commentReference w:id="2"/>
      </w:r>
      <w:r w:rsidR="00C40199">
        <w:t>.</w:t>
      </w:r>
    </w:p>
    <w:p w14:paraId="2FD4DD41" w14:textId="3B20FBAC" w:rsidR="008763B0" w:rsidRDefault="008763B0" w:rsidP="0091715E">
      <w:pPr>
        <w:jc w:val="both"/>
      </w:pPr>
      <w:r w:rsidRPr="008763B0">
        <w:rPr>
          <w:b/>
          <w:bCs/>
        </w:rPr>
        <w:t>“SD_Standard”</w:t>
      </w:r>
      <w:r>
        <w:t xml:space="preserve"> is then the standard deviation</w:t>
      </w:r>
      <w:r w:rsidR="00C50B02">
        <w:t xml:space="preserve"> of the psychometric function</w:t>
      </w:r>
      <w:r>
        <w:t xml:space="preserve"> for each stimulus intensity</w:t>
      </w:r>
      <w:r w:rsidR="007E4B36">
        <w:t xml:space="preserve"> (</w:t>
      </w:r>
      <w:r w:rsidR="007E4B36" w:rsidRPr="007E4B36">
        <w:rPr>
          <w:b/>
          <w:bCs/>
        </w:rPr>
        <w:t>Multiplicator_SD_Standard</w:t>
      </w:r>
      <w:r w:rsidR="007E4B36">
        <w:t xml:space="preserve"> * </w:t>
      </w:r>
      <w:r w:rsidR="007E4B36" w:rsidRPr="007E4B36">
        <w:rPr>
          <w:b/>
          <w:bCs/>
        </w:rPr>
        <w:t>Mean_Standard</w:t>
      </w:r>
      <w:r w:rsidR="007E4B36">
        <w:t>)</w:t>
      </w:r>
      <w:r>
        <w:t>.</w:t>
      </w:r>
    </w:p>
    <w:p w14:paraId="2D152D43" w14:textId="7760D02D" w:rsidR="00665BD9" w:rsidRDefault="00CD6C80" w:rsidP="0091715E">
      <w:pPr>
        <w:jc w:val="both"/>
      </w:pPr>
      <w:r>
        <w:rPr>
          <w:b/>
          <w:bCs/>
        </w:rPr>
        <w:t>“</w:t>
      </w:r>
      <w:r w:rsidR="00665BD9" w:rsidRPr="00665BD9">
        <w:rPr>
          <w:b/>
          <w:bCs/>
        </w:rPr>
        <w:t>Type_ResponseFunction</w:t>
      </w:r>
      <w:r>
        <w:rPr>
          <w:b/>
          <w:bCs/>
        </w:rPr>
        <w:t>”</w:t>
      </w:r>
      <w:r w:rsidR="00665BD9">
        <w:t xml:space="preserve"> describes the function the stimulus strengths are chosen from by the method. It can take the values "normal", "Cauchy" and "uniform". "Normal" and "Cauchy" are recommended when you are using a staircase procedure, while "uniform" corresponds to methods of constant stimuli. For a comparison between the three options, see further below. </w:t>
      </w:r>
      <w:r w:rsidR="00282FEE">
        <w:fldChar w:fldCharType="begin"/>
      </w:r>
      <w:r w:rsidR="00282FEE">
        <w:instrText xml:space="preserve"> REF _Ref37200780 \h </w:instrText>
      </w:r>
      <w:r w:rsidR="00282FEE">
        <w:fldChar w:fldCharType="separate"/>
      </w:r>
      <w:r w:rsidR="00282FEE">
        <w:t xml:space="preserve">Figure </w:t>
      </w:r>
      <w:r w:rsidR="00282FEE">
        <w:rPr>
          <w:noProof/>
        </w:rPr>
        <w:t>1</w:t>
      </w:r>
      <w:r w:rsidR="00282FEE">
        <w:fldChar w:fldCharType="end"/>
      </w:r>
      <w:r w:rsidR="00282FEE">
        <w:t xml:space="preserve"> </w:t>
      </w:r>
      <w:r w:rsidR="00665BD9">
        <w:t>visualizes different response distributions</w:t>
      </w:r>
      <w:r w:rsidR="0053634C">
        <w:t xml:space="preserve">. </w:t>
      </w:r>
      <w:r w:rsidR="0053634C" w:rsidRPr="0053634C">
        <w:t>A Gaussian distribution with an adequate standard deviation should be accurate enough for most intents and purposes when staircase procedures are used.</w:t>
      </w:r>
      <w:r w:rsidR="004260CF">
        <w:t xml:space="preserve"> The Cauchy distribution has more heavy tails and could be used if the starting values are relatively far away from the expected PSEs, and the initial step sizes are small.</w:t>
      </w:r>
      <w:r w:rsidR="0053634C" w:rsidRPr="0053634C">
        <w:t xml:space="preserve"> For the Method of Constant Stimuli, no randomness is involved in how the presented stimulus strengths are chosen. In this case, </w:t>
      </w:r>
      <w:r w:rsidR="00282FEE">
        <w:t xml:space="preserve">we use </w:t>
      </w:r>
      <w:r w:rsidR="0053634C" w:rsidRPr="0053634C">
        <w:t>the values</w:t>
      </w:r>
      <w:r w:rsidR="00282FEE">
        <w:t xml:space="preserve"> </w:t>
      </w:r>
      <w:r w:rsidR="0053634C" w:rsidRPr="0053634C">
        <w:t>chosen for your stimulus.</w:t>
      </w:r>
    </w:p>
    <w:p w14:paraId="533602EB" w14:textId="77777777" w:rsidR="005405D2" w:rsidRDefault="00665BD9" w:rsidP="005405D2">
      <w:pPr>
        <w:keepNext/>
        <w:jc w:val="both"/>
      </w:pPr>
      <w:r w:rsidRPr="00665BD9">
        <w:rPr>
          <w:noProof/>
        </w:rPr>
        <w:lastRenderedPageBreak/>
        <w:t xml:space="preserve"> </w:t>
      </w:r>
      <w:r w:rsidR="005405D2">
        <w:rPr>
          <w:noProof/>
        </w:rPr>
        <w:drawing>
          <wp:inline distT="0" distB="0" distL="0" distR="0" wp14:anchorId="2EEB950F" wp14:editId="522B5421">
            <wp:extent cx="3158326" cy="2105550"/>
            <wp:effectExtent l="0" t="0" r="444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3158326" cy="2105550"/>
                    </a:xfrm>
                    <a:prstGeom prst="rect">
                      <a:avLst/>
                    </a:prstGeom>
                    <a:noFill/>
                    <a:ln>
                      <a:noFill/>
                    </a:ln>
                  </pic:spPr>
                </pic:pic>
              </a:graphicData>
            </a:graphic>
          </wp:inline>
        </w:drawing>
      </w:r>
    </w:p>
    <w:p w14:paraId="0DDA234E" w14:textId="40E24152" w:rsidR="00665BD9" w:rsidRDefault="005405D2" w:rsidP="005405D2">
      <w:pPr>
        <w:pStyle w:val="Caption"/>
        <w:jc w:val="both"/>
        <w:rPr>
          <w:noProof/>
        </w:rPr>
      </w:pPr>
      <w:bookmarkStart w:id="3" w:name="_Ref37200780"/>
      <w:r>
        <w:t xml:space="preserve">Figure </w:t>
      </w:r>
      <w:fldSimple w:instr=" SEQ Figure \* ARABIC ">
        <w:r w:rsidR="0059255E">
          <w:rPr>
            <w:noProof/>
          </w:rPr>
          <w:t>2</w:t>
        </w:r>
      </w:fldSimple>
      <w:bookmarkEnd w:id="3"/>
      <w:r>
        <w:t>: Two sample distributions of stimulus strengths, representative of stimulus intensities presented when using a staircase procedure. The red distribution corresponds to stimulus strengths drawn from a Cauchy function with a mode of 1 and a scale of 0.05. The blue distribution are responses drawn from a Gaussian distribution with a mean of 1 and a standard deviation of 0.1.</w:t>
      </w:r>
    </w:p>
    <w:p w14:paraId="3DBC5A8A" w14:textId="70E98931" w:rsidR="00C36916" w:rsidRDefault="00CD6C80" w:rsidP="0091715E">
      <w:pPr>
        <w:jc w:val="both"/>
        <w:rPr>
          <w:noProof/>
        </w:rPr>
      </w:pPr>
      <w:r>
        <w:rPr>
          <w:b/>
          <w:bCs/>
          <w:noProof/>
        </w:rPr>
        <w:t>“</w:t>
      </w:r>
      <w:r w:rsidR="00C36916" w:rsidRPr="0090370D">
        <w:rPr>
          <w:b/>
          <w:bCs/>
          <w:noProof/>
        </w:rPr>
        <w:t>SD_ResponseFunction</w:t>
      </w:r>
      <w:r>
        <w:rPr>
          <w:b/>
          <w:bCs/>
          <w:noProof/>
        </w:rPr>
        <w:t>”</w:t>
      </w:r>
      <w:r w:rsidR="00C36916">
        <w:rPr>
          <w:noProof/>
        </w:rPr>
        <w:t xml:space="preserve"> further describes the function the stimulus strengths are chosen from. For normal distributions, this value corresponds to its standard deviation; for Cauchy distributions, this corresponds to its scale; and for uniform distributions, this corresponds to a vector with the values tested.</w:t>
      </w:r>
    </w:p>
    <w:p w14:paraId="1AFE96D1" w14:textId="54679A73" w:rsidR="00C36916" w:rsidRDefault="00C36916" w:rsidP="0091715E">
      <w:pPr>
        <w:jc w:val="both"/>
        <w:rPr>
          <w:noProof/>
        </w:rPr>
      </w:pPr>
      <w:r>
        <w:rPr>
          <w:noProof/>
        </w:rPr>
        <w:t xml:space="preserve">We assume that there is between-participant variability in the means of the psychometric functions. </w:t>
      </w:r>
      <w:r w:rsidR="00CD6C80">
        <w:rPr>
          <w:noProof/>
        </w:rPr>
        <w:t>“</w:t>
      </w:r>
      <w:r w:rsidRPr="0090370D">
        <w:rPr>
          <w:b/>
          <w:bCs/>
          <w:noProof/>
        </w:rPr>
        <w:t>Mean_Variability_Between</w:t>
      </w:r>
      <w:r w:rsidR="00CD6C80">
        <w:rPr>
          <w:b/>
          <w:bCs/>
          <w:noProof/>
        </w:rPr>
        <w:t>”</w:t>
      </w:r>
      <w:r>
        <w:rPr>
          <w:noProof/>
        </w:rPr>
        <w:t xml:space="preserve"> sets the standard deviation of the normal distribution these PSEs are drawn from. This normal distribution has a mean of 1, that is, the standard deviation needs to be set accordingly.</w:t>
      </w:r>
    </w:p>
    <w:p w14:paraId="5DE4E9F5" w14:textId="54B5F0D9" w:rsidR="00C36916" w:rsidRDefault="00C36916" w:rsidP="0091715E">
      <w:pPr>
        <w:jc w:val="both"/>
        <w:rPr>
          <w:noProof/>
        </w:rPr>
      </w:pPr>
      <w:r>
        <w:rPr>
          <w:noProof/>
        </w:rPr>
        <w:t xml:space="preserve">We assume that there is between-participant variability in the standard deviations of the psychometric functions. </w:t>
      </w:r>
      <w:r w:rsidR="00B97FA6">
        <w:rPr>
          <w:noProof/>
        </w:rPr>
        <w:t>“</w:t>
      </w:r>
      <w:r w:rsidRPr="0090370D">
        <w:rPr>
          <w:b/>
          <w:bCs/>
          <w:noProof/>
        </w:rPr>
        <w:t>SD_Variability_Between</w:t>
      </w:r>
      <w:r w:rsidR="00B97FA6">
        <w:rPr>
          <w:b/>
          <w:bCs/>
          <w:noProof/>
        </w:rPr>
        <w:t>”</w:t>
      </w:r>
      <w:r>
        <w:rPr>
          <w:noProof/>
        </w:rPr>
        <w:t xml:space="preserve"> sets the standard deviation of the normal distribution these standard deviations are drawn from. This normal distribution has a mean of 1, that is, the standard deviation has to be set accordingly.</w:t>
      </w:r>
    </w:p>
    <w:bookmarkEnd w:id="0"/>
    <w:p w14:paraId="7B0812CA" w14:textId="3C27DE00" w:rsidR="00CF05FC" w:rsidRDefault="00CF05FC" w:rsidP="0091715E">
      <w:pPr>
        <w:jc w:val="both"/>
        <w:rPr>
          <w:noProof/>
        </w:rPr>
      </w:pPr>
    </w:p>
    <w:p w14:paraId="607C8D40" w14:textId="78028C7F" w:rsidR="004A47CC" w:rsidRDefault="004A47CC" w:rsidP="004A47CC">
      <w:pPr>
        <w:pStyle w:val="Heading3"/>
        <w:rPr>
          <w:noProof/>
        </w:rPr>
      </w:pPr>
      <w:r>
        <w:rPr>
          <w:noProof/>
        </w:rPr>
        <w:t xml:space="preserve">Extracting the parameters from </w:t>
      </w:r>
      <w:r w:rsidR="00DA043D">
        <w:rPr>
          <w:noProof/>
        </w:rPr>
        <w:t xml:space="preserve">existing </w:t>
      </w:r>
      <w:r>
        <w:rPr>
          <w:noProof/>
        </w:rPr>
        <w:t>data</w:t>
      </w:r>
    </w:p>
    <w:p w14:paraId="14D4EB03" w14:textId="5ECF9332" w:rsidR="00DA043D" w:rsidRDefault="00DA043D" w:rsidP="00A3068E">
      <w:pPr>
        <w:jc w:val="both"/>
        <w:rPr>
          <w:noProof/>
        </w:rPr>
      </w:pPr>
      <w:r>
        <w:rPr>
          <w:noProof/>
        </w:rPr>
        <w:t>In the following, we will show with example pilot data from our lab how to extract the above values from an existing dataset. We collected these data in a velocity estimation task: Participants were shown two intervals of object motion in a 3D environment. One interval consisted in one big ball moving horizontally in front of the observer. The other consisted in a cloud of smaller balls moving in the same direction as the big target. The big ball moved at one of two speeds to the right (horizontal velocity signed positive) or to the left (horizontal velocity signed negative).</w:t>
      </w:r>
      <w:r w:rsidR="00A3068E">
        <w:rPr>
          <w:noProof/>
        </w:rPr>
        <w:t xml:space="preserve"> The velocity of the ball cloud was controlled by a PEST staircase </w:t>
      </w:r>
      <w:r w:rsidR="00A3068E">
        <w:rPr>
          <w:noProof/>
        </w:rPr>
        <w:fldChar w:fldCharType="begin" w:fldLock="1"/>
      </w:r>
      <w:r w:rsidR="00702E72">
        <w:rPr>
          <w:noProof/>
        </w:rPr>
        <w:instrText>ADDIN CSL_CITATION {"citationItems":[{"id":"ITEM-1","itemData":{"DOI":"10.1121/1.1910407","ISSN":"0001-4966","abstract":"An adaptive procedure for rapid and efficient psychophysical testing is described. PEST (Parameter Estimation by Sequential Testing) was designed with maximally efficient trial-by-trial sequential decisions at each stimulus level, in a sequence which tends to converge on a selected target level. An appendix introduces an approach to measuring test efficiency as applied to psychophysical testing problems.","author":[{"dropping-particle":"","family":"Taylor","given":"M. M.","non-dropping-particle":"","parse-names":false,"suffix":""},{"dropping-particle":"","family":"Creelman","given":"C. Douglas","non-dropping-particle":"","parse-names":false,"suffix":""}],"container-title":"The Journal of the Acoustical Society of America","id":"ITEM-1","issue":"4A","issued":{"date-parts":[["1967"]]},"page":"782-787","title":"PEST: Efficient Estimates on Probability Functions","type":"article-journal","volume":"41"},"uris":["http://www.mendeley.com/documents/?uuid=a2a840e0-f469-40b9-8d13-13b98b340e49"]}],"mendeley":{"formattedCitation":"(Taylor &amp; Creelman, 1967)","plainTextFormattedCitation":"(Taylor &amp; Creelman, 1967)","previouslyFormattedCitation":"(Taylor &amp; Creelman, 1967)"},"properties":{"noteIndex":0},"schema":"https://github.com/citation-style-language/schema/raw/master/csl-citation.json"}</w:instrText>
      </w:r>
      <w:r w:rsidR="00A3068E">
        <w:rPr>
          <w:noProof/>
        </w:rPr>
        <w:fldChar w:fldCharType="separate"/>
      </w:r>
      <w:r w:rsidR="00A3068E" w:rsidRPr="00A3068E">
        <w:rPr>
          <w:noProof/>
        </w:rPr>
        <w:t>(Taylor &amp; Creelman, 1967)</w:t>
      </w:r>
      <w:r w:rsidR="00A3068E">
        <w:rPr>
          <w:noProof/>
        </w:rPr>
        <w:fldChar w:fldCharType="end"/>
      </w:r>
      <w:r w:rsidR="00A3068E">
        <w:rPr>
          <w:noProof/>
        </w:rPr>
        <w:t>, with a slight adjustment: to get a more robust estimate of the JNDs, the stepsize did not change during the first 10 trials of each PEST.</w:t>
      </w:r>
      <w:r>
        <w:rPr>
          <w:noProof/>
        </w:rPr>
        <w:t xml:space="preserve"> During </w:t>
      </w:r>
      <w:r w:rsidR="00A3068E">
        <w:rPr>
          <w:noProof/>
        </w:rPr>
        <w:t xml:space="preserve">the big target </w:t>
      </w:r>
      <w:r>
        <w:rPr>
          <w:noProof/>
        </w:rPr>
        <w:t xml:space="preserve">motion interval, </w:t>
      </w:r>
      <w:r w:rsidR="00A3068E">
        <w:rPr>
          <w:noProof/>
        </w:rPr>
        <w:t>the participant experienced visual self-motion in the same direction as the target (“congruent”), in the opposite direction of the target (“incongruent”) or no self-motion at all (“no motion”). Participants then judged by button press which of the motions was faster.</w:t>
      </w:r>
    </w:p>
    <w:p w14:paraId="6B949561" w14:textId="550EF298" w:rsidR="00FC57EC" w:rsidRDefault="00FC57EC" w:rsidP="00A3068E">
      <w:pPr>
        <w:jc w:val="both"/>
        <w:rPr>
          <w:noProof/>
        </w:rPr>
      </w:pPr>
      <w:r>
        <w:rPr>
          <w:noProof/>
        </w:rPr>
        <w:t xml:space="preserve">In the following, we provide the code we use to compute the needed values to accurately simulate datasets. We first load the necessary packages: </w:t>
      </w:r>
      <w:r w:rsidR="000D7F55">
        <w:rPr>
          <w:noProof/>
        </w:rPr>
        <w:t>“</w:t>
      </w:r>
      <w:r>
        <w:rPr>
          <w:noProof/>
        </w:rPr>
        <w:t>dplyr</w:t>
      </w:r>
      <w:r w:rsidR="000D7F55">
        <w:rPr>
          <w:noProof/>
        </w:rPr>
        <w:t>”</w:t>
      </w:r>
      <w:r>
        <w:rPr>
          <w:noProof/>
        </w:rPr>
        <w:t xml:space="preserve"> for data manipulation, </w:t>
      </w:r>
      <w:r w:rsidR="000D7F55">
        <w:rPr>
          <w:noProof/>
        </w:rPr>
        <w:t>“</w:t>
      </w:r>
      <w:r>
        <w:rPr>
          <w:noProof/>
        </w:rPr>
        <w:t>quickpsy</w:t>
      </w:r>
      <w:r w:rsidR="000D7F55">
        <w:rPr>
          <w:noProof/>
        </w:rPr>
        <w:t>”</w:t>
      </w:r>
      <w:r>
        <w:rPr>
          <w:noProof/>
        </w:rPr>
        <w:t xml:space="preserve"> to fit psychometric functions and </w:t>
      </w:r>
      <w:r w:rsidR="000D7F55">
        <w:rPr>
          <w:noProof/>
        </w:rPr>
        <w:t>“</w:t>
      </w:r>
      <w:r>
        <w:rPr>
          <w:noProof/>
        </w:rPr>
        <w:t>MASS</w:t>
      </w:r>
      <w:r w:rsidR="000D7F55">
        <w:rPr>
          <w:noProof/>
        </w:rPr>
        <w:t>”</w:t>
      </w:r>
      <w:r>
        <w:rPr>
          <w:noProof/>
        </w:rPr>
        <w:t xml:space="preserve"> for an way to </w:t>
      </w:r>
      <w:r w:rsidR="00DB363E">
        <w:rPr>
          <w:noProof/>
        </w:rPr>
        <w:t xml:space="preserve">determine </w:t>
      </w:r>
      <w:r w:rsidR="00CF142F">
        <w:rPr>
          <w:noProof/>
        </w:rPr>
        <w:t>response functions</w:t>
      </w:r>
      <w:r w:rsidR="00DB363E">
        <w:rPr>
          <w:noProof/>
        </w:rPr>
        <w:t xml:space="preserve"> and the parameters of </w:t>
      </w:r>
      <w:r w:rsidR="00DB363E">
        <w:rPr>
          <w:noProof/>
        </w:rPr>
        <w:lastRenderedPageBreak/>
        <w:t>these response functions</w:t>
      </w:r>
      <w:r w:rsidR="00CF142F">
        <w:rPr>
          <w:noProof/>
        </w:rPr>
        <w:t>.</w:t>
      </w:r>
      <w:r w:rsidR="0029602E">
        <w:rPr>
          <w:noProof/>
        </w:rPr>
        <w:t xml:space="preserve"> When then define and use the “Where_Am_I” function to set the working directory to the location of the script and read the Pilotdata.csv dataset, which should be located in the same directory as the script</w:t>
      </w:r>
      <w:r w:rsidR="00606B36">
        <w:rPr>
          <w:noProof/>
        </w:rPr>
        <w:t>.</w:t>
      </w:r>
    </w:p>
    <w:p w14:paraId="6A7209A8" w14:textId="77777777" w:rsidR="0047431B" w:rsidRPr="0047431B" w:rsidRDefault="0047431B" w:rsidP="0047431B">
      <w:pPr>
        <w:pStyle w:val="NoSpacing"/>
        <w:ind w:left="720"/>
        <w:jc w:val="both"/>
        <w:rPr>
          <w:rFonts w:ascii="Courier New" w:hAnsi="Courier New" w:cs="Courier New"/>
          <w:noProof/>
          <w:sz w:val="16"/>
          <w:szCs w:val="16"/>
        </w:rPr>
      </w:pPr>
      <w:r w:rsidRPr="0047431B">
        <w:rPr>
          <w:rFonts w:ascii="Courier New" w:hAnsi="Courier New" w:cs="Courier New"/>
          <w:noProof/>
          <w:sz w:val="16"/>
          <w:szCs w:val="16"/>
        </w:rPr>
        <w:t>require(dplyr)</w:t>
      </w:r>
    </w:p>
    <w:p w14:paraId="33E96B32" w14:textId="77777777" w:rsidR="0047431B" w:rsidRPr="0047431B" w:rsidRDefault="0047431B" w:rsidP="0047431B">
      <w:pPr>
        <w:pStyle w:val="NoSpacing"/>
        <w:ind w:left="720"/>
        <w:jc w:val="both"/>
        <w:rPr>
          <w:rFonts w:ascii="Courier New" w:hAnsi="Courier New" w:cs="Courier New"/>
          <w:noProof/>
          <w:sz w:val="16"/>
          <w:szCs w:val="16"/>
        </w:rPr>
      </w:pPr>
      <w:r w:rsidRPr="0047431B">
        <w:rPr>
          <w:rFonts w:ascii="Courier New" w:hAnsi="Courier New" w:cs="Courier New"/>
          <w:noProof/>
          <w:sz w:val="16"/>
          <w:szCs w:val="16"/>
        </w:rPr>
        <w:t>require(quickpsy)</w:t>
      </w:r>
    </w:p>
    <w:p w14:paraId="5068B604" w14:textId="468DA77F" w:rsidR="0047431B" w:rsidRDefault="0047431B" w:rsidP="0047431B">
      <w:pPr>
        <w:pStyle w:val="NoSpacing"/>
        <w:ind w:left="720"/>
        <w:jc w:val="both"/>
        <w:rPr>
          <w:rFonts w:ascii="Courier New" w:hAnsi="Courier New" w:cs="Courier New"/>
          <w:noProof/>
          <w:sz w:val="16"/>
          <w:szCs w:val="16"/>
        </w:rPr>
      </w:pPr>
      <w:r w:rsidRPr="0047431B">
        <w:rPr>
          <w:rFonts w:ascii="Courier New" w:hAnsi="Courier New" w:cs="Courier New"/>
          <w:noProof/>
          <w:sz w:val="16"/>
          <w:szCs w:val="16"/>
        </w:rPr>
        <w:t>require(MASS</w:t>
      </w:r>
      <w:r>
        <w:rPr>
          <w:rFonts w:ascii="Courier New" w:hAnsi="Courier New" w:cs="Courier New"/>
          <w:noProof/>
          <w:sz w:val="16"/>
          <w:szCs w:val="16"/>
        </w:rPr>
        <w:t>)</w:t>
      </w:r>
    </w:p>
    <w:p w14:paraId="435F9884" w14:textId="456AD093" w:rsidR="00572C8D" w:rsidRDefault="00572C8D" w:rsidP="0047431B">
      <w:pPr>
        <w:pStyle w:val="NoSpacing"/>
        <w:ind w:left="720"/>
        <w:jc w:val="both"/>
        <w:rPr>
          <w:rFonts w:ascii="Courier New" w:hAnsi="Courier New" w:cs="Courier New"/>
          <w:noProof/>
          <w:sz w:val="16"/>
          <w:szCs w:val="16"/>
        </w:rPr>
      </w:pPr>
    </w:p>
    <w:p w14:paraId="366057A6" w14:textId="77777777" w:rsidR="00572C8D" w:rsidRPr="00572C8D" w:rsidRDefault="00572C8D" w:rsidP="00572C8D">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Where_Am_I &lt;- function(path=T){</w:t>
      </w:r>
    </w:p>
    <w:p w14:paraId="290F58BE" w14:textId="77777777" w:rsidR="00572C8D" w:rsidRPr="00572C8D" w:rsidRDefault="00572C8D" w:rsidP="00572C8D">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 xml:space="preserve">  if (path == T){</w:t>
      </w:r>
    </w:p>
    <w:p w14:paraId="4CCC37E8" w14:textId="77777777" w:rsidR="00572C8D" w:rsidRPr="00572C8D" w:rsidRDefault="00572C8D" w:rsidP="00572C8D">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 xml:space="preserve">    dirname(rstudioapi::getSourceEditorContext()$path)</w:t>
      </w:r>
    </w:p>
    <w:p w14:paraId="518992AD" w14:textId="77777777" w:rsidR="00572C8D" w:rsidRPr="00572C8D" w:rsidRDefault="00572C8D" w:rsidP="00572C8D">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 xml:space="preserve">  }</w:t>
      </w:r>
    </w:p>
    <w:p w14:paraId="25CCD70F" w14:textId="77777777" w:rsidR="00572C8D" w:rsidRPr="00572C8D" w:rsidRDefault="00572C8D" w:rsidP="00572C8D">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 xml:space="preserve">  else {</w:t>
      </w:r>
    </w:p>
    <w:p w14:paraId="3E63169E" w14:textId="77777777" w:rsidR="00572C8D" w:rsidRPr="00572C8D" w:rsidRDefault="00572C8D" w:rsidP="00572C8D">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 xml:space="preserve">    rstudioapi::getSourceEditorContext()$path</w:t>
      </w:r>
    </w:p>
    <w:p w14:paraId="7A677FC4" w14:textId="77777777" w:rsidR="00572C8D" w:rsidRPr="00572C8D" w:rsidRDefault="00572C8D" w:rsidP="00572C8D">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 xml:space="preserve">  }</w:t>
      </w:r>
    </w:p>
    <w:p w14:paraId="6F9D7045" w14:textId="153FC563" w:rsidR="00572C8D" w:rsidRDefault="00572C8D" w:rsidP="00572C8D">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w:t>
      </w:r>
    </w:p>
    <w:p w14:paraId="4A841B7D" w14:textId="77777777" w:rsidR="00B16363" w:rsidRPr="00572C8D" w:rsidRDefault="00B16363" w:rsidP="00572C8D">
      <w:pPr>
        <w:pStyle w:val="NoSpacing"/>
        <w:ind w:left="720"/>
        <w:jc w:val="both"/>
        <w:rPr>
          <w:rFonts w:ascii="Courier New" w:hAnsi="Courier New" w:cs="Courier New"/>
          <w:noProof/>
          <w:sz w:val="16"/>
          <w:szCs w:val="16"/>
        </w:rPr>
      </w:pPr>
    </w:p>
    <w:p w14:paraId="2DD08254" w14:textId="491F70E9" w:rsidR="00572C8D" w:rsidRDefault="00572C8D" w:rsidP="00572C8D">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setwd(Where_Am_I())</w:t>
      </w:r>
    </w:p>
    <w:p w14:paraId="563B8711" w14:textId="77777777" w:rsidR="00B16363" w:rsidRDefault="00B16363" w:rsidP="00572C8D">
      <w:pPr>
        <w:pStyle w:val="NoSpacing"/>
        <w:ind w:left="720"/>
        <w:jc w:val="both"/>
        <w:rPr>
          <w:rFonts w:ascii="Courier New" w:hAnsi="Courier New" w:cs="Courier New"/>
          <w:noProof/>
          <w:sz w:val="16"/>
          <w:szCs w:val="16"/>
        </w:rPr>
      </w:pPr>
    </w:p>
    <w:p w14:paraId="2F63619F" w14:textId="618047F7" w:rsidR="00B70DFA" w:rsidRPr="0047431B" w:rsidRDefault="00B70DFA" w:rsidP="00572C8D">
      <w:pPr>
        <w:pStyle w:val="NoSpacing"/>
        <w:ind w:left="720"/>
        <w:jc w:val="both"/>
        <w:rPr>
          <w:rFonts w:ascii="Courier New" w:hAnsi="Courier New" w:cs="Courier New"/>
          <w:noProof/>
          <w:sz w:val="16"/>
          <w:szCs w:val="16"/>
        </w:rPr>
      </w:pPr>
      <w:r w:rsidRPr="00B70DFA">
        <w:rPr>
          <w:rFonts w:ascii="Courier New" w:hAnsi="Courier New" w:cs="Courier New"/>
          <w:noProof/>
          <w:sz w:val="16"/>
          <w:szCs w:val="16"/>
        </w:rPr>
        <w:t>Dataframe &lt;- read.csv(header=TRUE,"PilotData.csv")</w:t>
      </w:r>
    </w:p>
    <w:p w14:paraId="187BDF2A" w14:textId="14546B22" w:rsidR="00DA043D" w:rsidRDefault="00DA043D" w:rsidP="00DA043D"/>
    <w:p w14:paraId="059EAD27" w14:textId="077C7FE3" w:rsidR="00B16363" w:rsidRDefault="00B16363" w:rsidP="00AD7D8E">
      <w:pPr>
        <w:jc w:val="both"/>
        <w:rPr>
          <w:noProof/>
        </w:rPr>
      </w:pPr>
      <w:r>
        <w:rPr>
          <w:noProof/>
        </w:rPr>
        <w:t>We then bring the data into the format needed for quickpsy: First, we indicate whether for each trial the participant judged the test stimulus to be faster or slower than the comparison stimulus (“Pest_Bigger”)</w:t>
      </w:r>
      <w:r w:rsidR="00356911">
        <w:rPr>
          <w:noProof/>
        </w:rPr>
        <w:t>. We also compute the difference between test and comparison stimulus (“Difference”) and mark trials as “incongruent” (target and observer motion in opposite directions), “congruent” (target and observer motion in the same direction) and “no motion” (no observer motion).</w:t>
      </w:r>
      <w:r w:rsidR="00AD7D8E">
        <w:rPr>
          <w:noProof/>
        </w:rPr>
        <w:t xml:space="preserve"> Then, we apply a very crude exclusion criterion by excluding all those trials where the test stimulus motion was more than two times faster than the comparison stimulus. We will furthermore only compare “incongruent” and “no motion” trials, as </w:t>
      </w:r>
      <w:r w:rsidR="004513F5">
        <w:rPr>
          <w:noProof/>
        </w:rPr>
        <w:t>we limit these guidelines to comparing one baseline and one test condition.</w:t>
      </w:r>
    </w:p>
    <w:p w14:paraId="14E80AF6" w14:textId="77777777" w:rsidR="00B16363" w:rsidRPr="00B16363" w:rsidRDefault="00B16363" w:rsidP="00B16363">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Dataframe = Dataframe %&gt;% </w:t>
      </w:r>
    </w:p>
    <w:p w14:paraId="24F9455A" w14:textId="77777777" w:rsidR="00B16363" w:rsidRPr="00B16363" w:rsidRDefault="00B16363" w:rsidP="00B16363">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mutate(</w:t>
      </w:r>
    </w:p>
    <w:p w14:paraId="09E65A33" w14:textId="77777777" w:rsidR="00B16363" w:rsidRPr="00B16363" w:rsidRDefault="00B16363" w:rsidP="00B16363">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Pest_Bigger = case_when(</w:t>
      </w:r>
    </w:p>
    <w:p w14:paraId="651F1B76" w14:textId="77777777" w:rsidR="00B16363" w:rsidRPr="00B16363" w:rsidRDefault="00B16363" w:rsidP="00B16363">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Response_Interval == Pest_Interval ~ 1,</w:t>
      </w:r>
    </w:p>
    <w:p w14:paraId="756D5BE6" w14:textId="77777777" w:rsidR="00B16363" w:rsidRPr="00B16363" w:rsidRDefault="00B16363" w:rsidP="00B16363">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Response_Interval != Pest_Interval ~ 0),</w:t>
      </w:r>
    </w:p>
    <w:p w14:paraId="7F6B852E" w14:textId="77777777" w:rsidR="00B16363" w:rsidRPr="00965728" w:rsidRDefault="00B16363" w:rsidP="00B16363">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Difference = abs(velH_Pest)-abs(velH),</w:t>
      </w:r>
    </w:p>
    <w:p w14:paraId="5AE13503" w14:textId="77777777" w:rsidR="00B16363" w:rsidRPr="00B16363" w:rsidRDefault="00B16363" w:rsidP="00B16363">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Congruent = case_when(</w:t>
      </w:r>
    </w:p>
    <w:p w14:paraId="0CBBA54F" w14:textId="77777777" w:rsidR="00B16363" w:rsidRPr="00B16363" w:rsidRDefault="00B16363" w:rsidP="00B16363">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velH*velH_Subject &lt; 0 ~ "incongruent",</w:t>
      </w:r>
    </w:p>
    <w:p w14:paraId="15C18CC9" w14:textId="77777777" w:rsidR="00B16363" w:rsidRPr="00B16363" w:rsidRDefault="00B16363" w:rsidP="00B16363">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velH*velH_Subject &gt; 0 ~ "congruent",</w:t>
      </w:r>
    </w:p>
    <w:p w14:paraId="3D42C0A1" w14:textId="77777777" w:rsidR="00B16363" w:rsidRPr="00B16363" w:rsidRDefault="00B16363" w:rsidP="00B16363">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velH*velH_Subject == 0 ~ "1no motion")) %&gt;%</w:t>
      </w:r>
    </w:p>
    <w:p w14:paraId="183D231F" w14:textId="14CBD960" w:rsidR="00B16363" w:rsidRDefault="00B16363" w:rsidP="005F0E78">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w:t>
      </w:r>
      <w:r w:rsidR="005F0E78" w:rsidRPr="005F0E78">
        <w:rPr>
          <w:rFonts w:ascii="Courier New" w:hAnsi="Courier New" w:cs="Courier New"/>
          <w:noProof/>
          <w:sz w:val="16"/>
          <w:szCs w:val="16"/>
        </w:rPr>
        <w:t>filter(abs(velH_Pest) &lt; abs(velH)*2 &amp; Congruent != "1no motion")</w:t>
      </w:r>
    </w:p>
    <w:p w14:paraId="10E3923A" w14:textId="77777777" w:rsidR="005F0E78" w:rsidRPr="005F0E78" w:rsidRDefault="005F0E78" w:rsidP="005F0E78">
      <w:pPr>
        <w:pStyle w:val="NoSpacing"/>
        <w:jc w:val="both"/>
        <w:rPr>
          <w:rFonts w:ascii="Courier New" w:hAnsi="Courier New" w:cs="Courier New"/>
          <w:noProof/>
          <w:sz w:val="16"/>
          <w:szCs w:val="16"/>
        </w:rPr>
      </w:pPr>
    </w:p>
    <w:p w14:paraId="55EE37B9" w14:textId="58265612" w:rsidR="005F0E78" w:rsidRDefault="005F0E78" w:rsidP="00DA043D">
      <w:r>
        <w:t>We then fit the psychometric functions using the “quickpsy” package.</w:t>
      </w:r>
      <w:r w:rsidR="00D0583D">
        <w:t xml:space="preserve"> We fit separate psychometric functions for each self-motion condition, participant and object velocity.</w:t>
      </w:r>
      <w:r w:rsidR="00F31EC0">
        <w:t xml:space="preserve"> Then, we can use the plot() function from base R to plot the psychometric functions.</w:t>
      </w:r>
    </w:p>
    <w:p w14:paraId="40F9A102" w14:textId="77777777" w:rsidR="00285A0E" w:rsidRPr="00285A0E" w:rsidRDefault="00285A0E" w:rsidP="00285A0E">
      <w:pPr>
        <w:pStyle w:val="NoSpacing"/>
        <w:ind w:left="720"/>
        <w:jc w:val="both"/>
        <w:rPr>
          <w:rFonts w:ascii="Courier New" w:hAnsi="Courier New" w:cs="Courier New"/>
          <w:noProof/>
          <w:sz w:val="16"/>
          <w:szCs w:val="16"/>
        </w:rPr>
      </w:pPr>
      <w:r w:rsidRPr="00285A0E">
        <w:rPr>
          <w:rFonts w:ascii="Courier New" w:hAnsi="Courier New" w:cs="Courier New"/>
          <w:noProof/>
          <w:sz w:val="16"/>
          <w:szCs w:val="16"/>
        </w:rPr>
        <w:t>PsychometricFunctions = quickpsy(Dataframe,Difference,Pest_Bigger,</w:t>
      </w:r>
    </w:p>
    <w:p w14:paraId="43A2A8BC" w14:textId="7FF39719" w:rsidR="00285A0E" w:rsidRPr="00285A0E" w:rsidRDefault="00285A0E" w:rsidP="00285A0E">
      <w:pPr>
        <w:pStyle w:val="NoSpacing"/>
        <w:ind w:left="1440" w:firstLine="720"/>
        <w:jc w:val="both"/>
        <w:rPr>
          <w:rFonts w:ascii="Courier New" w:hAnsi="Courier New" w:cs="Courier New"/>
          <w:noProof/>
          <w:sz w:val="16"/>
          <w:szCs w:val="16"/>
        </w:rPr>
      </w:pPr>
      <w:r w:rsidRPr="00285A0E">
        <w:rPr>
          <w:rFonts w:ascii="Courier New" w:hAnsi="Courier New" w:cs="Courier New"/>
          <w:noProof/>
          <w:sz w:val="16"/>
          <w:szCs w:val="16"/>
        </w:rPr>
        <w:t>grouping = .(Congruent,participant,velH),</w:t>
      </w:r>
    </w:p>
    <w:p w14:paraId="63E53B89" w14:textId="67BDF1BA" w:rsidR="00285A0E" w:rsidRDefault="00285A0E" w:rsidP="00285A0E">
      <w:pPr>
        <w:pStyle w:val="NoSpacing"/>
        <w:ind w:left="2160"/>
        <w:jc w:val="both"/>
        <w:rPr>
          <w:rFonts w:ascii="Courier New" w:hAnsi="Courier New" w:cs="Courier New"/>
          <w:noProof/>
          <w:sz w:val="16"/>
          <w:szCs w:val="16"/>
        </w:rPr>
      </w:pPr>
      <w:r w:rsidRPr="00285A0E">
        <w:rPr>
          <w:rFonts w:ascii="Courier New" w:hAnsi="Courier New" w:cs="Courier New"/>
          <w:noProof/>
          <w:sz w:val="16"/>
          <w:szCs w:val="16"/>
        </w:rPr>
        <w:t>bootstrap = "none")</w:t>
      </w:r>
    </w:p>
    <w:p w14:paraId="7CEF5CCF" w14:textId="77777777" w:rsidR="001A1ED1" w:rsidRDefault="001A1ED1" w:rsidP="00285A0E">
      <w:pPr>
        <w:pStyle w:val="NoSpacing"/>
        <w:ind w:left="2160"/>
        <w:jc w:val="both"/>
        <w:rPr>
          <w:rFonts w:ascii="Courier New" w:hAnsi="Courier New" w:cs="Courier New"/>
          <w:noProof/>
          <w:sz w:val="16"/>
          <w:szCs w:val="16"/>
        </w:rPr>
      </w:pPr>
    </w:p>
    <w:p w14:paraId="2AD78E18" w14:textId="6975D01E" w:rsidR="001A1ED1" w:rsidRDefault="001A1ED1" w:rsidP="001A1ED1">
      <w:pPr>
        <w:pStyle w:val="NoSpacing"/>
        <w:ind w:firstLine="720"/>
        <w:jc w:val="both"/>
        <w:rPr>
          <w:rFonts w:ascii="Courier New" w:hAnsi="Courier New" w:cs="Courier New"/>
          <w:noProof/>
          <w:sz w:val="16"/>
          <w:szCs w:val="16"/>
        </w:rPr>
      </w:pPr>
      <w:r w:rsidRPr="001A1ED1">
        <w:rPr>
          <w:rFonts w:ascii="Courier New" w:hAnsi="Courier New" w:cs="Courier New"/>
          <w:noProof/>
          <w:sz w:val="16"/>
          <w:szCs w:val="16"/>
        </w:rPr>
        <w:t>plot(PsychometricFunctions)</w:t>
      </w:r>
    </w:p>
    <w:p w14:paraId="1A51F901" w14:textId="30E15F06" w:rsidR="001A1ED1" w:rsidRDefault="001A1ED1" w:rsidP="00285A0E"/>
    <w:p w14:paraId="510728B8" w14:textId="4AB6F154" w:rsidR="00436905" w:rsidRDefault="00436905" w:rsidP="00285A0E">
      <w:r>
        <w:t>From the quickpsy object, we can extract the estimates for means and standard deviations of the fitted cumulative Gaussians. We save means and standard deviations in separate tibbles.</w:t>
      </w:r>
    </w:p>
    <w:p w14:paraId="6A2A04B0" w14:textId="77777777" w:rsidR="00436905" w:rsidRPr="00436905" w:rsidRDefault="00436905" w:rsidP="00436905">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 xml:space="preserve">PSEs = PsychometricFunctions$par %&gt;% </w:t>
      </w:r>
    </w:p>
    <w:p w14:paraId="6902C321" w14:textId="77777777" w:rsidR="00436905" w:rsidRPr="00436905" w:rsidRDefault="00436905" w:rsidP="00436905">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 xml:space="preserve">  filter(parn == "p1" &amp; Congruent != "congruent")</w:t>
      </w:r>
    </w:p>
    <w:p w14:paraId="2A04B81C" w14:textId="77777777" w:rsidR="00436905" w:rsidRPr="00436905" w:rsidRDefault="00436905" w:rsidP="00436905">
      <w:pPr>
        <w:pStyle w:val="NoSpacing"/>
        <w:ind w:left="720"/>
        <w:jc w:val="both"/>
        <w:rPr>
          <w:rFonts w:ascii="Courier New" w:hAnsi="Courier New" w:cs="Courier New"/>
          <w:noProof/>
          <w:sz w:val="16"/>
          <w:szCs w:val="16"/>
        </w:rPr>
      </w:pPr>
    </w:p>
    <w:p w14:paraId="1217CBF6" w14:textId="77777777" w:rsidR="00436905" w:rsidRPr="00436905" w:rsidRDefault="00436905" w:rsidP="00436905">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 xml:space="preserve">SDs = PsychometricFunctions$par %&gt;% </w:t>
      </w:r>
    </w:p>
    <w:p w14:paraId="4A0A5BE4" w14:textId="18A2DF2E" w:rsidR="00436905" w:rsidRDefault="00436905" w:rsidP="00436905">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lastRenderedPageBreak/>
        <w:t xml:space="preserve">  filter(parn == "p2" &amp; Congruent != "congruent")</w:t>
      </w:r>
    </w:p>
    <w:p w14:paraId="01E628C0" w14:textId="472C3A0C" w:rsidR="00436905" w:rsidRDefault="00436905" w:rsidP="00285A0E">
      <w:r>
        <w:t xml:space="preserve">The PSE corresponds to the means of the fitted cumulative Gaussian functions. To get an estimate for PSE_Difference, we normalize the estimated mean for each condition by dividing </w:t>
      </w:r>
      <w:r w:rsidR="00883771">
        <w:t xml:space="preserve">it </w:t>
      </w:r>
      <w:r>
        <w:t xml:space="preserve">by the velocity of the comparison stimulus. We then take the mean of these values for “congruent” and “no motion” conditions and subtract one from the other. </w:t>
      </w:r>
    </w:p>
    <w:p w14:paraId="53B3420C" w14:textId="77777777" w:rsidR="00436905" w:rsidRPr="00436905" w:rsidRDefault="00436905" w:rsidP="00436905">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PSEs_Condition1_Absolute = (PSEs %&gt;% filter(Congruent == "incongruent"))$par</w:t>
      </w:r>
    </w:p>
    <w:p w14:paraId="1EF99A35" w14:textId="77777777" w:rsidR="00436905" w:rsidRPr="00436905" w:rsidRDefault="00436905" w:rsidP="00436905">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velHs_Condition1 = abs((PSEs %&gt;% filter(Congruent == "incongruent"))$velH)</w:t>
      </w:r>
    </w:p>
    <w:p w14:paraId="689DA08B" w14:textId="0DF10211" w:rsidR="00436905" w:rsidRPr="00436905" w:rsidRDefault="00436905" w:rsidP="00436905">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PSEs_Condition1_Percentage = PSEs_Condition1_Absolute/velHs_Condition1</w:t>
      </w:r>
    </w:p>
    <w:p w14:paraId="0224E4AB" w14:textId="77777777" w:rsidR="00436905" w:rsidRPr="00436905" w:rsidRDefault="00436905" w:rsidP="00436905">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Mean_PSE_Condition1_Percentage = mean(PSEs_Condition1_Percentage)</w:t>
      </w:r>
    </w:p>
    <w:p w14:paraId="5C652460" w14:textId="77777777" w:rsidR="00436905" w:rsidRPr="00436905" w:rsidRDefault="00436905" w:rsidP="00436905">
      <w:pPr>
        <w:pStyle w:val="NoSpacing"/>
        <w:ind w:left="720"/>
        <w:jc w:val="both"/>
        <w:rPr>
          <w:rFonts w:ascii="Courier New" w:hAnsi="Courier New" w:cs="Courier New"/>
          <w:noProof/>
          <w:sz w:val="16"/>
          <w:szCs w:val="16"/>
        </w:rPr>
      </w:pPr>
    </w:p>
    <w:p w14:paraId="2F314FD2" w14:textId="77777777" w:rsidR="00436905" w:rsidRPr="00436905" w:rsidRDefault="00436905" w:rsidP="00436905">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PSEs_Condition2_Absolute = (PSEs %&gt;% filter(Congruent == "1no motion"))$par</w:t>
      </w:r>
    </w:p>
    <w:p w14:paraId="11CFE6B6" w14:textId="77777777" w:rsidR="00436905" w:rsidRPr="00436905" w:rsidRDefault="00436905" w:rsidP="00436905">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velHs_Condition2 = abs((PSEs %&gt;% filter(Congruent == "1no motion"))$velH)</w:t>
      </w:r>
    </w:p>
    <w:p w14:paraId="6FD2892A" w14:textId="3A7643D4" w:rsidR="00436905" w:rsidRPr="00436905" w:rsidRDefault="00436905" w:rsidP="00436905">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PSEs_Condition2_Percentage = PSEs_Condition2_Absolute/velHs_Condition2</w:t>
      </w:r>
    </w:p>
    <w:p w14:paraId="7AE5012C" w14:textId="77777777" w:rsidR="00436905" w:rsidRPr="00436905" w:rsidRDefault="00436905" w:rsidP="00436905">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Mean_PSE_Condition2_Percentage = mean(PSEs_Condition2_Percentage)</w:t>
      </w:r>
    </w:p>
    <w:p w14:paraId="3E6AEAFF" w14:textId="77777777" w:rsidR="00436905" w:rsidRPr="00436905" w:rsidRDefault="00436905" w:rsidP="00436905">
      <w:pPr>
        <w:pStyle w:val="NoSpacing"/>
        <w:ind w:left="720"/>
        <w:jc w:val="both"/>
        <w:rPr>
          <w:rFonts w:ascii="Courier New" w:hAnsi="Courier New" w:cs="Courier New"/>
          <w:noProof/>
          <w:sz w:val="16"/>
          <w:szCs w:val="16"/>
        </w:rPr>
      </w:pPr>
    </w:p>
    <w:p w14:paraId="26C615C6" w14:textId="77777777" w:rsidR="00436905" w:rsidRPr="00436905" w:rsidRDefault="00436905" w:rsidP="00436905">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PSE_Difference = Mean_PSE_Condition1_Percentage-Mean_PSE_Condition2_Percentage</w:t>
      </w:r>
    </w:p>
    <w:p w14:paraId="32F67585" w14:textId="230F2686" w:rsidR="00436905" w:rsidRPr="00436905" w:rsidRDefault="00436905" w:rsidP="00436905">
      <w:pPr>
        <w:pStyle w:val="NoSpacing"/>
        <w:jc w:val="both"/>
        <w:rPr>
          <w:rFonts w:ascii="Courier New" w:hAnsi="Courier New" w:cs="Courier New"/>
          <w:noProof/>
          <w:sz w:val="16"/>
          <w:szCs w:val="16"/>
        </w:rPr>
      </w:pPr>
    </w:p>
    <w:p w14:paraId="2616DC6E" w14:textId="369D4306" w:rsidR="00EE0D5D" w:rsidRDefault="00436905" w:rsidP="00285A0E">
      <w:r>
        <w:t xml:space="preserve">We follow the same procedure for JND_Difference. While the standard deviation of the fitted Cummulative Gaussian is not the same as the JND, </w:t>
      </w:r>
      <w:r w:rsidR="009F7126">
        <w:t>they are proportional. Since JND_Difference is expressed as a percentage, the difference between standard deviation and JND in absolute values is not a problem.</w:t>
      </w:r>
    </w:p>
    <w:p w14:paraId="31D46039" w14:textId="77777777" w:rsidR="00EE0D5D" w:rsidRPr="0028123C" w:rsidRDefault="00EE0D5D" w:rsidP="0028123C">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SDs_Condition1_Absolute = (SDs %&gt;% filter(Congruent == "incongruent"))$par</w:t>
      </w:r>
    </w:p>
    <w:p w14:paraId="3B7C405A" w14:textId="77777777" w:rsidR="00EE0D5D" w:rsidRPr="0028123C" w:rsidRDefault="00EE0D5D" w:rsidP="0028123C">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velHs_Condition1 = abs((SDs %&gt;% filter(Congruent == "incongruent"))$velH)</w:t>
      </w:r>
    </w:p>
    <w:p w14:paraId="28BD87C6" w14:textId="15254628" w:rsidR="00EE0D5D" w:rsidRPr="0028123C" w:rsidRDefault="00EE0D5D" w:rsidP="0028123C">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SDs_Condition1_Percentage = SDs_Condition1_Absolute/velHs_Condition1</w:t>
      </w:r>
    </w:p>
    <w:p w14:paraId="0A0E90EC" w14:textId="77777777" w:rsidR="00EE0D5D" w:rsidRPr="0028123C" w:rsidRDefault="00EE0D5D" w:rsidP="0028123C">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Mean_SD_Condition1_Percentage = mean(SDs_Condition1_Percentage)</w:t>
      </w:r>
    </w:p>
    <w:p w14:paraId="6BDA66FA" w14:textId="77777777" w:rsidR="00EE0D5D" w:rsidRPr="0028123C" w:rsidRDefault="00EE0D5D" w:rsidP="0028123C">
      <w:pPr>
        <w:pStyle w:val="NoSpacing"/>
        <w:ind w:left="720"/>
        <w:jc w:val="both"/>
        <w:rPr>
          <w:rFonts w:ascii="Courier New" w:hAnsi="Courier New" w:cs="Courier New"/>
          <w:noProof/>
          <w:sz w:val="16"/>
          <w:szCs w:val="16"/>
        </w:rPr>
      </w:pPr>
    </w:p>
    <w:p w14:paraId="34AD7C55" w14:textId="77777777" w:rsidR="00EE0D5D" w:rsidRPr="0028123C" w:rsidRDefault="00EE0D5D" w:rsidP="0028123C">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SDs_Condition2_Absolute = (SDs %&gt;% filter(Congruent == "1no motion"))$par</w:t>
      </w:r>
    </w:p>
    <w:p w14:paraId="7E8797ED" w14:textId="77777777" w:rsidR="00EE0D5D" w:rsidRPr="0028123C" w:rsidRDefault="00EE0D5D" w:rsidP="0028123C">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velHs_Condition2 = abs((SDs %&gt;% filter(Congruent == "1no motion"))$velH)</w:t>
      </w:r>
    </w:p>
    <w:p w14:paraId="32DC5124" w14:textId="12BF612D" w:rsidR="00EE0D5D" w:rsidRPr="0028123C" w:rsidRDefault="00EE0D5D" w:rsidP="0028123C">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SDs_Condition2_Percentage = SDs_Condition2_Absolute/velHs_Condition2</w:t>
      </w:r>
    </w:p>
    <w:p w14:paraId="4921973D" w14:textId="4448A9AA" w:rsidR="00EE0D5D" w:rsidRPr="0028123C" w:rsidRDefault="00EE0D5D" w:rsidP="0028123C">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Mean_SD_Condition2_Percentage = mean(SDs_Condition2_Percentage)</w:t>
      </w:r>
    </w:p>
    <w:p w14:paraId="32A1B856" w14:textId="77777777" w:rsidR="0028123C" w:rsidRPr="0028123C" w:rsidRDefault="0028123C" w:rsidP="0028123C">
      <w:pPr>
        <w:pStyle w:val="NoSpacing"/>
        <w:ind w:left="720"/>
        <w:jc w:val="both"/>
        <w:rPr>
          <w:rFonts w:ascii="Courier New" w:hAnsi="Courier New" w:cs="Courier New"/>
          <w:noProof/>
          <w:sz w:val="16"/>
          <w:szCs w:val="16"/>
        </w:rPr>
      </w:pPr>
    </w:p>
    <w:p w14:paraId="3A8FB73A" w14:textId="3CF44222" w:rsidR="00EE0D5D" w:rsidRPr="0028123C" w:rsidRDefault="00EE0D5D" w:rsidP="0028123C">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JND_Difference = Mean_SD_Condition1_Percentage-Mean_SD_Condition2_Percentage</w:t>
      </w:r>
    </w:p>
    <w:p w14:paraId="6764AFE1" w14:textId="77777777" w:rsidR="00CA4236" w:rsidRPr="0028123C" w:rsidRDefault="00CA4236" w:rsidP="007328A2">
      <w:pPr>
        <w:pStyle w:val="NoSpacing"/>
        <w:jc w:val="both"/>
        <w:rPr>
          <w:rFonts w:ascii="Courier New" w:hAnsi="Courier New" w:cs="Courier New"/>
          <w:noProof/>
          <w:sz w:val="16"/>
          <w:szCs w:val="16"/>
        </w:rPr>
      </w:pPr>
    </w:p>
    <w:p w14:paraId="1CDBDC41" w14:textId="5EF3A1E3" w:rsidR="00A239DF" w:rsidRDefault="00A239DF" w:rsidP="00285A0E">
      <w:r>
        <w:t>Mean_Standard is the mean PSE across participants for the “no motion” condition</w:t>
      </w:r>
      <w:r w:rsidR="00E824A3">
        <w:t>, after normalizing it by adding the mean target velocity and dividing this sum by the mean target velocity</w:t>
      </w:r>
      <w:r>
        <w:t>, and “</w:t>
      </w:r>
      <w:r w:rsidRPr="00A239DF">
        <w:t>Multiplicator_SD_Standard</w:t>
      </w:r>
      <w:r>
        <w:t>” is the mean standard deviation across participants for the “no motion” condition</w:t>
      </w:r>
      <w:r w:rsidR="0004660E">
        <w:t>, again after normalizing.</w:t>
      </w:r>
      <w:r w:rsidR="00AF31D6">
        <w:t xml:space="preserve"> We already computed these values above:</w:t>
      </w:r>
    </w:p>
    <w:p w14:paraId="75E5E068" w14:textId="43966784" w:rsidR="00A239DF" w:rsidRPr="00AF31D6" w:rsidRDefault="00A239DF" w:rsidP="00AF31D6">
      <w:pPr>
        <w:pStyle w:val="NoSpacing"/>
        <w:ind w:left="720"/>
        <w:jc w:val="both"/>
        <w:rPr>
          <w:rFonts w:ascii="Courier New" w:hAnsi="Courier New" w:cs="Courier New"/>
          <w:noProof/>
          <w:sz w:val="16"/>
          <w:szCs w:val="16"/>
        </w:rPr>
      </w:pPr>
      <w:r w:rsidRPr="00AF31D6">
        <w:rPr>
          <w:rFonts w:ascii="Courier New" w:hAnsi="Courier New" w:cs="Courier New"/>
          <w:noProof/>
          <w:sz w:val="16"/>
          <w:szCs w:val="16"/>
        </w:rPr>
        <w:t>Mean_Standard = mean(PSEs_Condition2_Percentage)</w:t>
      </w:r>
    </w:p>
    <w:p w14:paraId="7C0E1BED" w14:textId="6DB234BC" w:rsidR="00AF31D6" w:rsidRDefault="00AF31D6" w:rsidP="00AF31D6">
      <w:pPr>
        <w:pStyle w:val="NoSpacing"/>
        <w:ind w:left="720"/>
        <w:jc w:val="both"/>
        <w:rPr>
          <w:rFonts w:ascii="Courier New" w:hAnsi="Courier New" w:cs="Courier New"/>
          <w:noProof/>
          <w:sz w:val="16"/>
          <w:szCs w:val="16"/>
        </w:rPr>
      </w:pPr>
      <w:r w:rsidRPr="00AF31D6">
        <w:rPr>
          <w:rFonts w:ascii="Courier New" w:hAnsi="Courier New" w:cs="Courier New"/>
          <w:noProof/>
          <w:sz w:val="16"/>
          <w:szCs w:val="16"/>
        </w:rPr>
        <w:t>Multiplicator_SD_Standard = mean(SDs_Condition2_Percentage)</w:t>
      </w:r>
    </w:p>
    <w:p w14:paraId="689E0359" w14:textId="77777777" w:rsidR="00D53D9D" w:rsidRPr="00AF31D6" w:rsidRDefault="00D53D9D" w:rsidP="00AF31D6">
      <w:pPr>
        <w:pStyle w:val="NoSpacing"/>
        <w:ind w:left="720"/>
        <w:jc w:val="both"/>
        <w:rPr>
          <w:rFonts w:ascii="Courier New" w:hAnsi="Courier New" w:cs="Courier New"/>
          <w:noProof/>
          <w:sz w:val="16"/>
          <w:szCs w:val="16"/>
        </w:rPr>
      </w:pPr>
    </w:p>
    <w:p w14:paraId="718CEBCB" w14:textId="1DE089BE" w:rsidR="00D53D9D" w:rsidRDefault="00D53D9D" w:rsidP="00285A0E">
      <w:r>
        <w:t>Similarly, we can use the values from above to get the between-participant variability for PSEs and standard deviations of the psychometric functions:</w:t>
      </w:r>
    </w:p>
    <w:p w14:paraId="4A10FD7D" w14:textId="6E5D9812" w:rsidR="00D53D9D" w:rsidRPr="00D53D9D" w:rsidRDefault="00D74BB9" w:rsidP="00D53D9D">
      <w:pPr>
        <w:pStyle w:val="NoSpacing"/>
        <w:ind w:left="720"/>
        <w:jc w:val="both"/>
        <w:rPr>
          <w:rFonts w:ascii="Courier New" w:hAnsi="Courier New" w:cs="Courier New"/>
          <w:noProof/>
          <w:sz w:val="16"/>
          <w:szCs w:val="16"/>
        </w:rPr>
      </w:pPr>
      <w:r w:rsidRPr="00D74BB9">
        <w:rPr>
          <w:rFonts w:ascii="Courier New" w:hAnsi="Courier New" w:cs="Courier New"/>
          <w:noProof/>
          <w:sz w:val="16"/>
          <w:szCs w:val="16"/>
        </w:rPr>
        <w:t>Mean_Variability_Between</w:t>
      </w:r>
      <w:r>
        <w:rPr>
          <w:rFonts w:ascii="Courier New" w:hAnsi="Courier New" w:cs="Courier New"/>
          <w:noProof/>
          <w:sz w:val="16"/>
          <w:szCs w:val="16"/>
        </w:rPr>
        <w:t xml:space="preserve"> = </w:t>
      </w:r>
      <w:r w:rsidR="00D53D9D" w:rsidRPr="00D53D9D">
        <w:rPr>
          <w:rFonts w:ascii="Courier New" w:hAnsi="Courier New" w:cs="Courier New"/>
          <w:noProof/>
          <w:sz w:val="16"/>
          <w:szCs w:val="16"/>
        </w:rPr>
        <w:t>sd(PSEs_Condition2_Percentage)</w:t>
      </w:r>
    </w:p>
    <w:p w14:paraId="454F5989" w14:textId="2CEED34E" w:rsidR="00D53D9D" w:rsidRDefault="00C86279" w:rsidP="00D53D9D">
      <w:pPr>
        <w:pStyle w:val="NoSpacing"/>
        <w:ind w:left="720"/>
        <w:jc w:val="both"/>
        <w:rPr>
          <w:rFonts w:ascii="Courier New" w:hAnsi="Courier New" w:cs="Courier New"/>
          <w:noProof/>
          <w:sz w:val="16"/>
          <w:szCs w:val="16"/>
        </w:rPr>
      </w:pPr>
      <w:r w:rsidRPr="00C86279">
        <w:rPr>
          <w:rFonts w:ascii="Courier New" w:hAnsi="Courier New" w:cs="Courier New"/>
          <w:noProof/>
          <w:sz w:val="16"/>
          <w:szCs w:val="16"/>
        </w:rPr>
        <w:t xml:space="preserve">SD_Variability_Between </w:t>
      </w:r>
      <w:r>
        <w:rPr>
          <w:rFonts w:ascii="Courier New" w:hAnsi="Courier New" w:cs="Courier New"/>
          <w:noProof/>
          <w:sz w:val="16"/>
          <w:szCs w:val="16"/>
        </w:rPr>
        <w:t xml:space="preserve">= </w:t>
      </w:r>
      <w:r w:rsidR="00D53D9D" w:rsidRPr="00D53D9D">
        <w:rPr>
          <w:rFonts w:ascii="Courier New" w:hAnsi="Courier New" w:cs="Courier New"/>
          <w:noProof/>
          <w:sz w:val="16"/>
          <w:szCs w:val="16"/>
        </w:rPr>
        <w:t>sd(SDs_Condition2_Percentage)</w:t>
      </w:r>
    </w:p>
    <w:p w14:paraId="6259D97F" w14:textId="77777777" w:rsidR="00D53D9D" w:rsidRPr="00D53D9D" w:rsidRDefault="00D53D9D" w:rsidP="00D53D9D">
      <w:pPr>
        <w:pStyle w:val="NoSpacing"/>
        <w:ind w:left="720"/>
        <w:jc w:val="both"/>
        <w:rPr>
          <w:rFonts w:ascii="Courier New" w:hAnsi="Courier New" w:cs="Courier New"/>
          <w:noProof/>
          <w:sz w:val="16"/>
          <w:szCs w:val="16"/>
        </w:rPr>
      </w:pPr>
    </w:p>
    <w:p w14:paraId="455FB936" w14:textId="22633673" w:rsidR="00900E45" w:rsidRDefault="00900E45" w:rsidP="00285A0E">
      <w:r>
        <w:t>To choose whether a Gaussian or a Cauchy function is more appropriate for “</w:t>
      </w:r>
      <w:r w:rsidRPr="00900E45">
        <w:t>ResponseFunction”</w:t>
      </w:r>
      <w:r>
        <w:t xml:space="preserve"> and determine their standard deviation or scale, respectively, we can use the fitdistr() function from the MASS package to determine the best fit for each PEST.</w:t>
      </w:r>
      <w:r w:rsidR="000339F5">
        <w:t xml:space="preserve"> To get the normalized value, we use the function to fit Gaussian and Cauchy functions to the quotient velH_Pest/velH</w:t>
      </w:r>
      <w:r w:rsidR="00E61B72">
        <w:t>, separately for each congruency condition, participant and target velocity.</w:t>
      </w:r>
      <w:r w:rsidR="00912BEC">
        <w:t xml:space="preserve"> We furthermore extract the loglikelihood from the fit as a measure of modelfit.</w:t>
      </w:r>
      <w:r w:rsidR="00D81566">
        <w:t xml:space="preserve"> We subtract the loglikelihood for the Normal distribution from the loglikelihood for the Cauchy distribution</w:t>
      </w:r>
      <w:r w:rsidR="00E61B72">
        <w:t xml:space="preserve">. Higher loglikelihoods signify a better model fit. When this difference is positive, the Cauchy distribution makes for the better fit, and if it is negative, the Normal distribution </w:t>
      </w:r>
      <w:r w:rsidR="00E61B72">
        <w:lastRenderedPageBreak/>
        <w:t>makes for the better fit.</w:t>
      </w:r>
      <w:r w:rsidR="000339F5">
        <w:t xml:space="preserve"> </w:t>
      </w:r>
      <w:r w:rsidR="00E61B72">
        <w:t xml:space="preserve">We then take the median for each of these parameters across all conditions as final values for </w:t>
      </w:r>
      <w:r w:rsidR="00E61B72" w:rsidRPr="0090370D">
        <w:rPr>
          <w:b/>
          <w:bCs/>
          <w:noProof/>
        </w:rPr>
        <w:t>SD_ResponseFunction</w:t>
      </w:r>
      <w:r w:rsidR="00E61B72">
        <w:rPr>
          <w:b/>
          <w:bCs/>
          <w:noProof/>
        </w:rPr>
        <w:t>.</w:t>
      </w:r>
    </w:p>
    <w:p w14:paraId="1DFB1424" w14:textId="77777777" w:rsidR="00900E45" w:rsidRPr="00900E45" w:rsidRDefault="00900E45" w:rsidP="00900E45">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Dataframe %&gt;% </w:t>
      </w:r>
    </w:p>
    <w:p w14:paraId="44406F23" w14:textId="77777777" w:rsidR="00900E45" w:rsidRPr="00900E45" w:rsidRDefault="00900E45" w:rsidP="00900E45">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group_by(participant) %&gt;% </w:t>
      </w:r>
    </w:p>
    <w:p w14:paraId="76F4652F" w14:textId="77777777" w:rsidR="00900E45" w:rsidRPr="00900E45" w:rsidRDefault="00900E45" w:rsidP="00900E45">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mutate(Scale_Cauchy = fitdistr(velH_Pest/velH,"cauchy")$estimate[2],</w:t>
      </w:r>
    </w:p>
    <w:p w14:paraId="18DAA341" w14:textId="77777777" w:rsidR="00900E45" w:rsidRPr="00900E45" w:rsidRDefault="00900E45" w:rsidP="00900E45">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SD_Normal = fitdistr(velH_Pest/velH,"normal")$estimate[2],</w:t>
      </w:r>
    </w:p>
    <w:p w14:paraId="16B5ACBD" w14:textId="77777777" w:rsidR="00900E45" w:rsidRPr="00900E45" w:rsidRDefault="00900E45" w:rsidP="00900E45">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loglikelihood_Cauchy = fitdistr(velH_Pest/velH,"cauchy")$loglik,</w:t>
      </w:r>
    </w:p>
    <w:p w14:paraId="52B08402" w14:textId="77777777" w:rsidR="00900E45" w:rsidRPr="00900E45" w:rsidRDefault="00900E45" w:rsidP="00900E45">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loglikelihood_Normal = fitdistr(velH_Pest/velH,"normal")$loglik,</w:t>
      </w:r>
    </w:p>
    <w:p w14:paraId="58C52727" w14:textId="77777777" w:rsidR="00900E45" w:rsidRPr="00900E45" w:rsidRDefault="00900E45" w:rsidP="00900E45">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loglikelihood_Difference = loglikelihood_Cauchy-loglikelihood_Normal) %&gt;% </w:t>
      </w:r>
    </w:p>
    <w:p w14:paraId="1E7BE8A0" w14:textId="77777777" w:rsidR="00900E45" w:rsidRPr="00900E45" w:rsidRDefault="00900E45" w:rsidP="00900E45">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dplyr::select(participant,Scale_Cauchy,loglikelihood_Cauchy,SD_Normal,loglikelihood_Normal, loglikelihood_Difference) %&gt;% </w:t>
      </w:r>
    </w:p>
    <w:p w14:paraId="1297F35B" w14:textId="77777777" w:rsidR="00900E45" w:rsidRPr="00900E45" w:rsidRDefault="00900E45" w:rsidP="00900E45">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slice(1) %&gt;% </w:t>
      </w:r>
    </w:p>
    <w:p w14:paraId="6A5FAA7F" w14:textId="77777777" w:rsidR="00900E45" w:rsidRPr="00900E45" w:rsidRDefault="00900E45" w:rsidP="00900E45">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ungroup() %&gt;% </w:t>
      </w:r>
    </w:p>
    <w:p w14:paraId="731CAC11" w14:textId="77777777" w:rsidR="00900E45" w:rsidRPr="00900E45" w:rsidRDefault="00900E45" w:rsidP="00900E45">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summarise(median_Scale_Cauchy = median(Scale_Cauchy),</w:t>
      </w:r>
    </w:p>
    <w:p w14:paraId="2E01F187" w14:textId="77777777" w:rsidR="00900E45" w:rsidRPr="00965728" w:rsidRDefault="00900E45" w:rsidP="00900E45">
      <w:pPr>
        <w:pStyle w:val="NoSpacing"/>
        <w:ind w:left="720"/>
        <w:jc w:val="both"/>
        <w:rPr>
          <w:rFonts w:ascii="Courier New" w:hAnsi="Courier New" w:cs="Courier New"/>
          <w:noProof/>
          <w:sz w:val="16"/>
          <w:szCs w:val="16"/>
          <w:lang w:val="es-ES"/>
        </w:rPr>
      </w:pPr>
      <w:r w:rsidRPr="00900E45">
        <w:rPr>
          <w:rFonts w:ascii="Courier New" w:hAnsi="Courier New" w:cs="Courier New"/>
          <w:noProof/>
          <w:sz w:val="16"/>
          <w:szCs w:val="16"/>
        </w:rPr>
        <w:t xml:space="preserve">            </w:t>
      </w:r>
      <w:r w:rsidRPr="00965728">
        <w:rPr>
          <w:rFonts w:ascii="Courier New" w:hAnsi="Courier New" w:cs="Courier New"/>
          <w:noProof/>
          <w:sz w:val="16"/>
          <w:szCs w:val="16"/>
          <w:lang w:val="es-ES"/>
        </w:rPr>
        <w:t>median_SD_Normal = median(SD_Normal),</w:t>
      </w:r>
    </w:p>
    <w:p w14:paraId="30C9456A" w14:textId="3E6F7CD5" w:rsidR="00900E45" w:rsidRDefault="00900E45" w:rsidP="00900E45">
      <w:pPr>
        <w:pStyle w:val="NoSpacing"/>
        <w:ind w:left="720"/>
        <w:jc w:val="both"/>
        <w:rPr>
          <w:rFonts w:ascii="Courier New" w:hAnsi="Courier New" w:cs="Courier New"/>
          <w:noProof/>
          <w:sz w:val="16"/>
          <w:szCs w:val="16"/>
        </w:rPr>
      </w:pPr>
      <w:r w:rsidRPr="00965728">
        <w:rPr>
          <w:rFonts w:ascii="Courier New" w:hAnsi="Courier New" w:cs="Courier New"/>
          <w:noProof/>
          <w:sz w:val="16"/>
          <w:szCs w:val="16"/>
          <w:lang w:val="es-ES"/>
        </w:rPr>
        <w:t xml:space="preserve">            </w:t>
      </w:r>
      <w:r w:rsidRPr="00900E45">
        <w:rPr>
          <w:rFonts w:ascii="Courier New" w:hAnsi="Courier New" w:cs="Courier New"/>
          <w:noProof/>
          <w:sz w:val="16"/>
          <w:szCs w:val="16"/>
        </w:rPr>
        <w:t>median_loglike_CauchyMinusNormal = median(loglikelihood_Difference))</w:t>
      </w:r>
    </w:p>
    <w:p w14:paraId="198D27A7" w14:textId="77777777" w:rsidR="00B66447" w:rsidRDefault="00B66447" w:rsidP="00B66447">
      <w:pPr>
        <w:pStyle w:val="NoSpacing"/>
        <w:jc w:val="both"/>
        <w:rPr>
          <w:rFonts w:ascii="Courier New" w:hAnsi="Courier New" w:cs="Courier New"/>
          <w:noProof/>
          <w:sz w:val="16"/>
          <w:szCs w:val="16"/>
        </w:rPr>
      </w:pPr>
    </w:p>
    <w:p w14:paraId="165D278D" w14:textId="23E4BF57" w:rsidR="00B66447" w:rsidRPr="00B66447" w:rsidRDefault="00B66447" w:rsidP="00B66447">
      <w:pPr>
        <w:pStyle w:val="NoSpacing"/>
        <w:ind w:left="720"/>
        <w:jc w:val="both"/>
        <w:rPr>
          <w:rFonts w:ascii="Courier New" w:hAnsi="Courier New" w:cs="Courier New"/>
          <w:noProof/>
          <w:sz w:val="16"/>
          <w:szCs w:val="16"/>
        </w:rPr>
      </w:pPr>
      <w:r w:rsidRPr="00B66447">
        <w:rPr>
          <w:rFonts w:ascii="Courier New" w:hAnsi="Courier New" w:cs="Courier New"/>
          <w:noProof/>
          <w:sz w:val="16"/>
          <w:szCs w:val="16"/>
        </w:rPr>
        <w:t>if (ResponseDistribution[3] &gt; 0){</w:t>
      </w:r>
    </w:p>
    <w:p w14:paraId="0EC2FC8E" w14:textId="77777777" w:rsidR="00B66447" w:rsidRPr="00B66447" w:rsidRDefault="00B66447" w:rsidP="00B66447">
      <w:pPr>
        <w:pStyle w:val="NoSpacing"/>
        <w:ind w:left="720"/>
        <w:jc w:val="both"/>
        <w:rPr>
          <w:rFonts w:ascii="Courier New" w:hAnsi="Courier New" w:cs="Courier New"/>
          <w:noProof/>
          <w:sz w:val="16"/>
          <w:szCs w:val="16"/>
        </w:rPr>
      </w:pPr>
      <w:r w:rsidRPr="00B66447">
        <w:rPr>
          <w:rFonts w:ascii="Courier New" w:hAnsi="Courier New" w:cs="Courier New"/>
          <w:noProof/>
          <w:sz w:val="16"/>
          <w:szCs w:val="16"/>
        </w:rPr>
        <w:t xml:space="preserve">  SD_ResponseFunction = ResponseDistribution[1] </w:t>
      </w:r>
    </w:p>
    <w:p w14:paraId="695F8D21" w14:textId="77777777" w:rsidR="00B66447" w:rsidRPr="00B66447" w:rsidRDefault="00B66447" w:rsidP="00B66447">
      <w:pPr>
        <w:pStyle w:val="NoSpacing"/>
        <w:ind w:left="720"/>
        <w:jc w:val="both"/>
        <w:rPr>
          <w:rFonts w:ascii="Courier New" w:hAnsi="Courier New" w:cs="Courier New"/>
          <w:noProof/>
          <w:sz w:val="16"/>
          <w:szCs w:val="16"/>
        </w:rPr>
      </w:pPr>
      <w:r w:rsidRPr="00B66447">
        <w:rPr>
          <w:rFonts w:ascii="Courier New" w:hAnsi="Courier New" w:cs="Courier New"/>
          <w:noProof/>
          <w:sz w:val="16"/>
          <w:szCs w:val="16"/>
        </w:rPr>
        <w:t>} else {</w:t>
      </w:r>
    </w:p>
    <w:p w14:paraId="11B61803" w14:textId="77777777" w:rsidR="00B66447" w:rsidRPr="00B66447" w:rsidRDefault="00B66447" w:rsidP="00B66447">
      <w:pPr>
        <w:pStyle w:val="NoSpacing"/>
        <w:ind w:left="720"/>
        <w:jc w:val="both"/>
        <w:rPr>
          <w:rFonts w:ascii="Courier New" w:hAnsi="Courier New" w:cs="Courier New"/>
          <w:noProof/>
          <w:sz w:val="16"/>
          <w:szCs w:val="16"/>
        </w:rPr>
      </w:pPr>
      <w:r w:rsidRPr="00B66447">
        <w:rPr>
          <w:rFonts w:ascii="Courier New" w:hAnsi="Courier New" w:cs="Courier New"/>
          <w:noProof/>
          <w:sz w:val="16"/>
          <w:szCs w:val="16"/>
        </w:rPr>
        <w:t xml:space="preserve">  SD_ResponseFunction = ResponseDistribution[1] </w:t>
      </w:r>
    </w:p>
    <w:p w14:paraId="5614C3CF" w14:textId="11C3E995" w:rsidR="00B66447" w:rsidRDefault="00B66447" w:rsidP="00B66447">
      <w:pPr>
        <w:pStyle w:val="NoSpacing"/>
        <w:ind w:left="720"/>
        <w:jc w:val="both"/>
        <w:rPr>
          <w:rFonts w:ascii="Courier New" w:hAnsi="Courier New" w:cs="Courier New"/>
          <w:noProof/>
          <w:sz w:val="16"/>
          <w:szCs w:val="16"/>
        </w:rPr>
      </w:pPr>
      <w:r w:rsidRPr="00B66447">
        <w:rPr>
          <w:rFonts w:ascii="Courier New" w:hAnsi="Courier New" w:cs="Courier New"/>
          <w:noProof/>
          <w:sz w:val="16"/>
          <w:szCs w:val="16"/>
        </w:rPr>
        <w:t>}</w:t>
      </w:r>
    </w:p>
    <w:p w14:paraId="5F96A861" w14:textId="77777777" w:rsidR="00E024DC" w:rsidRPr="00900E45" w:rsidRDefault="00E024DC" w:rsidP="00E024DC">
      <w:pPr>
        <w:pStyle w:val="NoSpacing"/>
        <w:jc w:val="both"/>
        <w:rPr>
          <w:rFonts w:ascii="Courier New" w:hAnsi="Courier New" w:cs="Courier New"/>
          <w:noProof/>
          <w:sz w:val="16"/>
          <w:szCs w:val="16"/>
        </w:rPr>
      </w:pPr>
    </w:p>
    <w:p w14:paraId="44ACE456" w14:textId="77777777" w:rsidR="007A71B3" w:rsidRDefault="006E68CD" w:rsidP="00285A0E">
      <w:r>
        <w:t>Please note that this procedure yields the same variability parameter for both conditions. That is, we assume that the precision is not vastly different between the conditions. For JND differences bigger than 25 %, it might be advisable to use different variabilit</w:t>
      </w:r>
      <w:r w:rsidRPr="006E68CD">
        <w:t>y</w:t>
      </w:r>
      <w:r>
        <w:t xml:space="preserve"> parameters for the baseline and the test condition.</w:t>
      </w:r>
      <w:r w:rsidR="00AB5372">
        <w:t xml:space="preserve"> </w:t>
      </w:r>
    </w:p>
    <w:p w14:paraId="51D62D64" w14:textId="3083A064" w:rsidR="00DA043D" w:rsidRPr="00DA043D" w:rsidRDefault="00DA043D" w:rsidP="00285A0E">
      <w:r>
        <w:t xml:space="preserve">The whole package, including code and </w:t>
      </w:r>
      <w:r w:rsidR="00AB5372">
        <w:t xml:space="preserve">sample </w:t>
      </w:r>
      <w:r>
        <w:t xml:space="preserve">data, is available on </w:t>
      </w:r>
      <w:hyperlink r:id="rId13" w:history="1">
        <w:r w:rsidRPr="00F7517B">
          <w:rPr>
            <w:rStyle w:val="Hyperlink"/>
          </w:rPr>
          <w:t>GitHub</w:t>
        </w:r>
      </w:hyperlink>
      <w:r>
        <w:t>.</w:t>
      </w:r>
    </w:p>
    <w:p w14:paraId="319BB21D" w14:textId="3D0CC718" w:rsidR="004A47CC" w:rsidRDefault="004A47CC" w:rsidP="0091715E">
      <w:pPr>
        <w:jc w:val="both"/>
        <w:rPr>
          <w:noProof/>
        </w:rPr>
      </w:pPr>
    </w:p>
    <w:p w14:paraId="2E3EC547" w14:textId="77777777" w:rsidR="004A47CC" w:rsidRDefault="004A47CC" w:rsidP="0091715E">
      <w:pPr>
        <w:jc w:val="both"/>
        <w:rPr>
          <w:noProof/>
        </w:rPr>
      </w:pPr>
    </w:p>
    <w:p w14:paraId="342E204F" w14:textId="5AAB8F07" w:rsidR="00B97FA6" w:rsidRDefault="006F4DEE" w:rsidP="00B97FA6">
      <w:pPr>
        <w:pStyle w:val="Heading3"/>
        <w:rPr>
          <w:noProof/>
        </w:rPr>
      </w:pPr>
      <w:r>
        <w:rPr>
          <w:noProof/>
        </w:rPr>
        <w:t>Simulating</w:t>
      </w:r>
      <w:r w:rsidR="00B97FA6">
        <w:rPr>
          <w:noProof/>
        </w:rPr>
        <w:t xml:space="preserve"> the</w:t>
      </w:r>
      <w:r>
        <w:rPr>
          <w:noProof/>
        </w:rPr>
        <w:t xml:space="preserve"> Data</w:t>
      </w:r>
    </w:p>
    <w:p w14:paraId="07846FEE" w14:textId="0EC5E9AA" w:rsidR="00104D08" w:rsidRDefault="007A71B3" w:rsidP="00937381">
      <w:pPr>
        <w:jc w:val="both"/>
        <w:rPr>
          <w:noProof/>
        </w:rPr>
      </w:pPr>
      <w:r>
        <w:rPr>
          <w:noProof/>
        </w:rPr>
        <w:t>We can then proceed to simulating the dataset. You can use either the above procedure to extract the values from a dataset or make estimated guesses about each value based on the literature.</w:t>
      </w:r>
    </w:p>
    <w:p w14:paraId="59CFD6EF" w14:textId="77777777" w:rsidR="00104D08" w:rsidRPr="00104D08" w:rsidRDefault="00104D08" w:rsidP="004A47CC">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ID = paste0("s",1:15)</w:t>
      </w:r>
    </w:p>
    <w:p w14:paraId="15758058" w14:textId="77777777" w:rsidR="00104D08" w:rsidRPr="00104D08" w:rsidRDefault="00104D08" w:rsidP="004A47CC">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ConditionOfInterest = c(0,1)</w:t>
      </w:r>
    </w:p>
    <w:p w14:paraId="57C96A90" w14:textId="77777777" w:rsidR="00104D08" w:rsidRPr="00104D08" w:rsidRDefault="00104D08" w:rsidP="004A47CC">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StandardValues = c(5,8)</w:t>
      </w:r>
    </w:p>
    <w:p w14:paraId="6509F1CC" w14:textId="59906B0D" w:rsidR="00104D08" w:rsidRDefault="00104D08" w:rsidP="004A47CC">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reps = 1:100</w:t>
      </w:r>
    </w:p>
    <w:p w14:paraId="1467B6A7" w14:textId="77777777" w:rsidR="000357D5" w:rsidRPr="00104D08" w:rsidRDefault="000357D5" w:rsidP="004A47CC">
      <w:pPr>
        <w:pStyle w:val="NoSpacing"/>
        <w:ind w:left="720"/>
        <w:jc w:val="both"/>
        <w:rPr>
          <w:rFonts w:ascii="Courier New" w:hAnsi="Courier New" w:cs="Courier New"/>
          <w:noProof/>
          <w:sz w:val="16"/>
          <w:szCs w:val="16"/>
        </w:rPr>
      </w:pPr>
    </w:p>
    <w:p w14:paraId="498E16FF" w14:textId="77777777" w:rsidR="00104D08" w:rsidRPr="00104D08" w:rsidRDefault="00104D08" w:rsidP="004A47CC">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PSE_Difference = -0.1</w:t>
      </w:r>
    </w:p>
    <w:p w14:paraId="6B150016" w14:textId="77777777" w:rsidR="00104D08" w:rsidRPr="00104D08" w:rsidRDefault="00104D08" w:rsidP="004A47CC">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JND_Difference = 0.25</w:t>
      </w:r>
    </w:p>
    <w:p w14:paraId="1FB148D3" w14:textId="77777777" w:rsidR="00104D08" w:rsidRPr="00104D08" w:rsidRDefault="00104D08" w:rsidP="004A47CC">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Multiplicator_PSE_Standard = 0</w:t>
      </w:r>
    </w:p>
    <w:p w14:paraId="6F4391CE" w14:textId="77777777" w:rsidR="00104D08" w:rsidRPr="00104D08" w:rsidRDefault="00104D08" w:rsidP="004A47CC">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Multiplicator_SD_Standard = 0.15</w:t>
      </w:r>
    </w:p>
    <w:p w14:paraId="0E3D6CCC" w14:textId="77777777" w:rsidR="00104D08" w:rsidRPr="00104D08" w:rsidRDefault="00104D08" w:rsidP="004A47CC">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Type_ResponseFunction = "Normal"</w:t>
      </w:r>
    </w:p>
    <w:p w14:paraId="65838362" w14:textId="77777777" w:rsidR="00104D08" w:rsidRPr="00104D08" w:rsidRDefault="00104D08" w:rsidP="004A47CC">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SD_ResponseFunction = 0.1</w:t>
      </w:r>
    </w:p>
    <w:p w14:paraId="01542610" w14:textId="77777777" w:rsidR="00104D08" w:rsidRPr="00104D08" w:rsidRDefault="00104D08" w:rsidP="004A47CC">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Mean_Variability_Between = 0.1</w:t>
      </w:r>
    </w:p>
    <w:p w14:paraId="27E07477" w14:textId="6AFFE15F" w:rsidR="00104D08" w:rsidRDefault="00104D08" w:rsidP="004A47CC">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SD_Variability_Between = 0.1</w:t>
      </w:r>
    </w:p>
    <w:p w14:paraId="7575FC09" w14:textId="77777777" w:rsidR="00104D08" w:rsidRPr="00104D08" w:rsidRDefault="00104D08" w:rsidP="00104D08">
      <w:pPr>
        <w:pStyle w:val="NoSpacing"/>
        <w:jc w:val="both"/>
        <w:rPr>
          <w:rFonts w:ascii="Courier New" w:hAnsi="Courier New" w:cs="Courier New"/>
          <w:noProof/>
          <w:sz w:val="16"/>
          <w:szCs w:val="16"/>
        </w:rPr>
      </w:pPr>
    </w:p>
    <w:p w14:paraId="4A517F5D" w14:textId="77777777" w:rsidR="00FB4E66" w:rsidRDefault="0090370D" w:rsidP="00937381">
      <w:pPr>
        <w:jc w:val="both"/>
        <w:rPr>
          <w:noProof/>
        </w:rPr>
      </w:pPr>
      <w:r w:rsidRPr="0090370D">
        <w:rPr>
          <w:noProof/>
        </w:rPr>
        <w:t>Next, we simulate one whole data set based on the above values. We first create a data frame with one row for each trial.</w:t>
      </w:r>
      <w:r w:rsidR="001059AD">
        <w:rPr>
          <w:noProof/>
        </w:rPr>
        <w:t xml:space="preserve"> </w:t>
      </w:r>
    </w:p>
    <w:p w14:paraId="353E933C" w14:textId="528EF455" w:rsidR="00FB4E66" w:rsidRDefault="00FB4E66" w:rsidP="004A47CC">
      <w:pPr>
        <w:pStyle w:val="NoSpacing"/>
        <w:ind w:left="720"/>
        <w:jc w:val="both"/>
        <w:rPr>
          <w:rFonts w:ascii="Courier New" w:hAnsi="Courier New" w:cs="Courier New"/>
          <w:noProof/>
          <w:sz w:val="16"/>
          <w:szCs w:val="16"/>
        </w:rPr>
      </w:pPr>
      <w:r w:rsidRPr="00FB4E66">
        <w:rPr>
          <w:rFonts w:ascii="Courier New" w:hAnsi="Courier New" w:cs="Courier New"/>
          <w:noProof/>
          <w:sz w:val="16"/>
          <w:szCs w:val="16"/>
        </w:rPr>
        <w:t>Psychometric = expand.grid(ID=ID, ConditionOfInterest=ConditionOfInterest, StandardValues=StandardValues, reps = reps)</w:t>
      </w:r>
    </w:p>
    <w:p w14:paraId="514038D8" w14:textId="77777777" w:rsidR="00FB4E66" w:rsidRPr="00FB4E66" w:rsidRDefault="00FB4E66" w:rsidP="00FB4E66">
      <w:pPr>
        <w:pStyle w:val="NoSpacing"/>
        <w:jc w:val="both"/>
        <w:rPr>
          <w:rFonts w:ascii="Courier New" w:hAnsi="Courier New" w:cs="Courier New"/>
          <w:noProof/>
          <w:sz w:val="16"/>
          <w:szCs w:val="16"/>
        </w:rPr>
      </w:pPr>
    </w:p>
    <w:p w14:paraId="2F042814" w14:textId="77777777" w:rsidR="00FB4E66" w:rsidRDefault="0090370D" w:rsidP="00937381">
      <w:pPr>
        <w:jc w:val="both"/>
        <w:rPr>
          <w:noProof/>
        </w:rPr>
      </w:pPr>
      <w:r w:rsidRPr="0090370D">
        <w:rPr>
          <w:noProof/>
        </w:rPr>
        <w:t xml:space="preserve">Then, we draw multiplicators for PSEs and JNDs per subject, accounting for between-subject differences in biases and precision. </w:t>
      </w:r>
    </w:p>
    <w:p w14:paraId="38F45727" w14:textId="77777777" w:rsidR="00FB4E66" w:rsidRPr="00FB4E66" w:rsidRDefault="00FB4E66" w:rsidP="004A47CC">
      <w:pPr>
        <w:pStyle w:val="NoSpacing"/>
        <w:ind w:left="720"/>
        <w:jc w:val="both"/>
        <w:rPr>
          <w:rFonts w:ascii="Courier New" w:hAnsi="Courier New" w:cs="Courier New"/>
          <w:noProof/>
          <w:sz w:val="16"/>
          <w:szCs w:val="16"/>
        </w:rPr>
      </w:pPr>
      <w:r w:rsidRPr="00FB4E66">
        <w:rPr>
          <w:rFonts w:ascii="Courier New" w:hAnsi="Courier New" w:cs="Courier New"/>
          <w:noProof/>
          <w:sz w:val="16"/>
          <w:szCs w:val="16"/>
        </w:rPr>
        <w:lastRenderedPageBreak/>
        <w:t>Psychometric = Psychometric %&gt;%</w:t>
      </w:r>
    </w:p>
    <w:p w14:paraId="10C04704" w14:textId="77777777" w:rsidR="00FB4E66" w:rsidRPr="00FB4E66" w:rsidRDefault="00FB4E66" w:rsidP="004A47CC">
      <w:pPr>
        <w:pStyle w:val="NoSpacing"/>
        <w:ind w:left="720"/>
        <w:jc w:val="both"/>
        <w:rPr>
          <w:rFonts w:ascii="Courier New" w:hAnsi="Courier New" w:cs="Courier New"/>
          <w:noProof/>
          <w:sz w:val="16"/>
          <w:szCs w:val="16"/>
        </w:rPr>
      </w:pPr>
      <w:r w:rsidRPr="00FB4E66">
        <w:rPr>
          <w:rFonts w:ascii="Courier New" w:hAnsi="Courier New" w:cs="Courier New"/>
          <w:noProof/>
          <w:sz w:val="16"/>
          <w:szCs w:val="16"/>
        </w:rPr>
        <w:t xml:space="preserve">  group_by(ID) %&gt;%#</w:t>
      </w:r>
    </w:p>
    <w:p w14:paraId="3B7121BF" w14:textId="6B4BADCF" w:rsidR="00FB4E66" w:rsidRPr="00FB4E66" w:rsidRDefault="00FB4E66" w:rsidP="004A47CC">
      <w:pPr>
        <w:pStyle w:val="NoSpacing"/>
        <w:ind w:left="720"/>
        <w:jc w:val="both"/>
        <w:rPr>
          <w:rFonts w:ascii="Courier New" w:hAnsi="Courier New" w:cs="Courier New"/>
          <w:noProof/>
          <w:sz w:val="16"/>
          <w:szCs w:val="16"/>
        </w:rPr>
      </w:pPr>
      <w:r w:rsidRPr="00FB4E66">
        <w:rPr>
          <w:rFonts w:ascii="Courier New" w:hAnsi="Courier New" w:cs="Courier New"/>
          <w:noProof/>
          <w:sz w:val="16"/>
          <w:szCs w:val="16"/>
        </w:rPr>
        <w:t xml:space="preserve">  mutate(PSE_Factor_ID = rnorm(1,1,Mean_Variability_Between),</w:t>
      </w:r>
    </w:p>
    <w:p w14:paraId="1AAF3EB2" w14:textId="7AF75593" w:rsidR="00FB4E66" w:rsidRDefault="00FB4E66" w:rsidP="004A47CC">
      <w:pPr>
        <w:pStyle w:val="NoSpacing"/>
        <w:ind w:left="720"/>
        <w:jc w:val="both"/>
        <w:rPr>
          <w:rFonts w:ascii="Courier New" w:hAnsi="Courier New" w:cs="Courier New"/>
          <w:noProof/>
          <w:sz w:val="16"/>
          <w:szCs w:val="16"/>
        </w:rPr>
      </w:pPr>
      <w:r w:rsidRPr="00FB4E66">
        <w:rPr>
          <w:rFonts w:ascii="Courier New" w:hAnsi="Courier New" w:cs="Courier New"/>
          <w:noProof/>
          <w:sz w:val="16"/>
          <w:szCs w:val="16"/>
        </w:rPr>
        <w:t xml:space="preserve">         SD_Factor_ID = rnorm(1,1,SD_Variability_Between))</w:t>
      </w:r>
    </w:p>
    <w:p w14:paraId="7D9AE335" w14:textId="77777777" w:rsidR="00FB4E66" w:rsidRPr="00FB4E66" w:rsidRDefault="00FB4E66" w:rsidP="00FB4E66">
      <w:pPr>
        <w:pStyle w:val="NoSpacing"/>
        <w:jc w:val="both"/>
        <w:rPr>
          <w:rFonts w:ascii="Courier New" w:hAnsi="Courier New" w:cs="Courier New"/>
          <w:noProof/>
          <w:sz w:val="16"/>
          <w:szCs w:val="16"/>
        </w:rPr>
      </w:pPr>
    </w:p>
    <w:p w14:paraId="12189FAD" w14:textId="4D824C20" w:rsidR="00856393" w:rsidRDefault="0090370D" w:rsidP="00937381">
      <w:pPr>
        <w:jc w:val="both"/>
        <w:rPr>
          <w:noProof/>
        </w:rPr>
      </w:pPr>
      <w:r w:rsidRPr="0090370D">
        <w:rPr>
          <w:noProof/>
        </w:rPr>
        <w:t>Omitting this step amounts to the assumption that the effect of interest is equally strong in each participant.</w:t>
      </w:r>
      <w:r w:rsidR="004E1C1C">
        <w:rPr>
          <w:noProof/>
        </w:rPr>
        <w:t xml:space="preserve"> This can be a valid assumption, but it </w:t>
      </w:r>
      <w:r w:rsidR="002C4F5B">
        <w:rPr>
          <w:noProof/>
        </w:rPr>
        <w:t xml:space="preserve">should not be the default. Rather, the value chosen here </w:t>
      </w:r>
      <w:r w:rsidR="004E1C1C">
        <w:rPr>
          <w:noProof/>
        </w:rPr>
        <w:t>should be justified</w:t>
      </w:r>
      <w:r w:rsidR="002C4F5B">
        <w:rPr>
          <w:noProof/>
        </w:rPr>
        <w:t>, independently of whether it is zero or above zero</w:t>
      </w:r>
      <w:r w:rsidR="004E1C1C">
        <w:rPr>
          <w:noProof/>
        </w:rPr>
        <w:t>.</w:t>
      </w:r>
      <w:r w:rsidR="001059AD">
        <w:rPr>
          <w:noProof/>
        </w:rPr>
        <w:t xml:space="preserve"> </w:t>
      </w:r>
      <w:r w:rsidR="00856393" w:rsidRPr="00856393">
        <w:rPr>
          <w:noProof/>
        </w:rPr>
        <w:t>Next, we simulate means and standard deviations of the psychometric functions for each condition and we add between-subject variability</w:t>
      </w:r>
      <w:r w:rsidR="00C50134">
        <w:rPr>
          <w:noProof/>
        </w:rPr>
        <w:t>, and factor between-subject variability in.</w:t>
      </w:r>
    </w:p>
    <w:p w14:paraId="3643FCBF" w14:textId="77777777" w:rsidR="00571EA5" w:rsidRPr="00571EA5" w:rsidRDefault="00571EA5" w:rsidP="004A47CC">
      <w:pPr>
        <w:pStyle w:val="NoSpacing"/>
        <w:ind w:left="720"/>
        <w:jc w:val="both"/>
        <w:rPr>
          <w:rFonts w:ascii="Courier New" w:hAnsi="Courier New" w:cs="Courier New"/>
          <w:noProof/>
          <w:sz w:val="16"/>
          <w:szCs w:val="16"/>
        </w:rPr>
      </w:pPr>
      <w:r w:rsidRPr="00571EA5">
        <w:rPr>
          <w:rFonts w:ascii="Courier New" w:hAnsi="Courier New" w:cs="Courier New"/>
          <w:noProof/>
          <w:sz w:val="16"/>
          <w:szCs w:val="16"/>
        </w:rPr>
        <w:t>Psychometric = Psychometric %&gt;%</w:t>
      </w:r>
    </w:p>
    <w:p w14:paraId="6943EC6C" w14:textId="77777777" w:rsidR="00571EA5" w:rsidRPr="00571EA5" w:rsidRDefault="00571EA5" w:rsidP="004A47CC">
      <w:pPr>
        <w:pStyle w:val="NoSpacing"/>
        <w:ind w:left="720"/>
        <w:jc w:val="both"/>
        <w:rPr>
          <w:rFonts w:ascii="Courier New" w:hAnsi="Courier New" w:cs="Courier New"/>
          <w:noProof/>
          <w:sz w:val="16"/>
          <w:szCs w:val="16"/>
        </w:rPr>
      </w:pPr>
      <w:r w:rsidRPr="00571EA5">
        <w:rPr>
          <w:rFonts w:ascii="Courier New" w:hAnsi="Courier New" w:cs="Courier New"/>
          <w:noProof/>
          <w:sz w:val="16"/>
          <w:szCs w:val="16"/>
        </w:rPr>
        <w:t xml:space="preserve">  mutate(</w:t>
      </w:r>
    </w:p>
    <w:p w14:paraId="6DD1DE8C" w14:textId="77777777" w:rsidR="00571EA5" w:rsidRPr="00571EA5" w:rsidRDefault="00571EA5" w:rsidP="004A47CC">
      <w:pPr>
        <w:pStyle w:val="NoSpacing"/>
        <w:ind w:left="720"/>
        <w:jc w:val="both"/>
        <w:rPr>
          <w:rFonts w:ascii="Courier New" w:hAnsi="Courier New" w:cs="Courier New"/>
          <w:noProof/>
          <w:sz w:val="16"/>
          <w:szCs w:val="16"/>
        </w:rPr>
      </w:pPr>
      <w:r w:rsidRPr="00571EA5">
        <w:rPr>
          <w:rFonts w:ascii="Courier New" w:hAnsi="Courier New" w:cs="Courier New"/>
          <w:noProof/>
          <w:sz w:val="16"/>
          <w:szCs w:val="16"/>
        </w:rPr>
        <w:t xml:space="preserve">    Mean_Standard = StandardValues+StandardValues*Multiplicator_PSE_Standard,</w:t>
      </w:r>
    </w:p>
    <w:p w14:paraId="27538F9B" w14:textId="77777777" w:rsidR="00571EA5" w:rsidRPr="00571EA5" w:rsidRDefault="00571EA5" w:rsidP="004A47CC">
      <w:pPr>
        <w:pStyle w:val="NoSpacing"/>
        <w:ind w:left="720"/>
        <w:jc w:val="both"/>
        <w:rPr>
          <w:rFonts w:ascii="Courier New" w:hAnsi="Courier New" w:cs="Courier New"/>
          <w:noProof/>
          <w:sz w:val="16"/>
          <w:szCs w:val="16"/>
        </w:rPr>
      </w:pPr>
      <w:r w:rsidRPr="00571EA5">
        <w:rPr>
          <w:rFonts w:ascii="Courier New" w:hAnsi="Courier New" w:cs="Courier New"/>
          <w:noProof/>
          <w:sz w:val="16"/>
          <w:szCs w:val="16"/>
        </w:rPr>
        <w:t xml:space="preserve">    SD_Standard = StandardValues*Multiplicator_SD_Standard,</w:t>
      </w:r>
    </w:p>
    <w:p w14:paraId="4BB8F2C4" w14:textId="77777777" w:rsidR="00571EA5" w:rsidRPr="00571EA5" w:rsidRDefault="00571EA5" w:rsidP="004A47CC">
      <w:pPr>
        <w:pStyle w:val="NoSpacing"/>
        <w:ind w:left="720"/>
        <w:jc w:val="both"/>
        <w:rPr>
          <w:rFonts w:ascii="Courier New" w:hAnsi="Courier New" w:cs="Courier New"/>
          <w:noProof/>
          <w:sz w:val="16"/>
          <w:szCs w:val="16"/>
        </w:rPr>
      </w:pPr>
      <w:r w:rsidRPr="00571EA5">
        <w:rPr>
          <w:rFonts w:ascii="Courier New" w:hAnsi="Courier New" w:cs="Courier New"/>
          <w:noProof/>
          <w:sz w:val="16"/>
          <w:szCs w:val="16"/>
        </w:rPr>
        <w:t xml:space="preserve">    Mean = (Mean_Standard + (ConditionOfInterest==1)*Mean_Standard*PSE_Difference),</w:t>
      </w:r>
    </w:p>
    <w:p w14:paraId="74675C1A" w14:textId="1A9CB54F" w:rsidR="00FB4E66" w:rsidRDefault="00571EA5" w:rsidP="004A47CC">
      <w:pPr>
        <w:pStyle w:val="NoSpacing"/>
        <w:ind w:left="720"/>
        <w:jc w:val="both"/>
        <w:rPr>
          <w:rFonts w:ascii="Courier New" w:hAnsi="Courier New" w:cs="Courier New"/>
          <w:noProof/>
          <w:sz w:val="16"/>
          <w:szCs w:val="16"/>
        </w:rPr>
      </w:pPr>
      <w:r w:rsidRPr="00571EA5">
        <w:rPr>
          <w:rFonts w:ascii="Courier New" w:hAnsi="Courier New" w:cs="Courier New"/>
          <w:noProof/>
          <w:sz w:val="16"/>
          <w:szCs w:val="16"/>
        </w:rPr>
        <w:t xml:space="preserve">    SD = abs(SD_Standard + (ConditionOfInterest==1)*SD_Standard*JND_Difference))</w:t>
      </w:r>
    </w:p>
    <w:p w14:paraId="352EF296" w14:textId="77777777" w:rsidR="00FE404D" w:rsidRDefault="00FE404D" w:rsidP="004A47CC">
      <w:pPr>
        <w:pStyle w:val="NoSpacing"/>
        <w:ind w:left="720"/>
        <w:jc w:val="both"/>
        <w:rPr>
          <w:rFonts w:ascii="Courier New" w:hAnsi="Courier New" w:cs="Courier New"/>
          <w:noProof/>
          <w:sz w:val="16"/>
          <w:szCs w:val="16"/>
        </w:rPr>
      </w:pPr>
    </w:p>
    <w:p w14:paraId="0540EF07" w14:textId="668C7344" w:rsidR="00FE404D" w:rsidRPr="00FE404D" w:rsidRDefault="00FE404D" w:rsidP="004A47CC">
      <w:pPr>
        <w:pStyle w:val="NoSpacing"/>
        <w:ind w:left="720"/>
        <w:jc w:val="both"/>
        <w:rPr>
          <w:rFonts w:ascii="Courier New" w:hAnsi="Courier New" w:cs="Courier New"/>
          <w:noProof/>
          <w:sz w:val="16"/>
          <w:szCs w:val="16"/>
        </w:rPr>
      </w:pPr>
      <w:r w:rsidRPr="00FE404D">
        <w:rPr>
          <w:rFonts w:ascii="Courier New" w:hAnsi="Courier New" w:cs="Courier New"/>
          <w:noProof/>
          <w:sz w:val="16"/>
          <w:szCs w:val="16"/>
        </w:rPr>
        <w:t>Psychometric = Psychometric %&gt;%</w:t>
      </w:r>
    </w:p>
    <w:p w14:paraId="271E8768" w14:textId="77777777" w:rsidR="00FE404D" w:rsidRPr="00FE404D" w:rsidRDefault="00FE404D" w:rsidP="004A47CC">
      <w:pPr>
        <w:pStyle w:val="NoSpacing"/>
        <w:ind w:left="720"/>
        <w:jc w:val="both"/>
        <w:rPr>
          <w:rFonts w:ascii="Courier New" w:hAnsi="Courier New" w:cs="Courier New"/>
          <w:noProof/>
          <w:sz w:val="16"/>
          <w:szCs w:val="16"/>
        </w:rPr>
      </w:pPr>
      <w:r w:rsidRPr="00FE404D">
        <w:rPr>
          <w:rFonts w:ascii="Courier New" w:hAnsi="Courier New" w:cs="Courier New"/>
          <w:noProof/>
          <w:sz w:val="16"/>
          <w:szCs w:val="16"/>
        </w:rPr>
        <w:t xml:space="preserve">  mutate(</w:t>
      </w:r>
    </w:p>
    <w:p w14:paraId="593D6C88" w14:textId="77777777" w:rsidR="00FE404D" w:rsidRPr="00FE404D" w:rsidRDefault="00FE404D" w:rsidP="004A47CC">
      <w:pPr>
        <w:pStyle w:val="NoSpacing"/>
        <w:ind w:left="720"/>
        <w:jc w:val="both"/>
        <w:rPr>
          <w:rFonts w:ascii="Courier New" w:hAnsi="Courier New" w:cs="Courier New"/>
          <w:noProof/>
          <w:sz w:val="16"/>
          <w:szCs w:val="16"/>
        </w:rPr>
      </w:pPr>
      <w:r w:rsidRPr="00FE404D">
        <w:rPr>
          <w:rFonts w:ascii="Courier New" w:hAnsi="Courier New" w:cs="Courier New"/>
          <w:noProof/>
          <w:sz w:val="16"/>
          <w:szCs w:val="16"/>
        </w:rPr>
        <w:t xml:space="preserve">    Mean = Mean*PSE_Factor_ID,</w:t>
      </w:r>
    </w:p>
    <w:p w14:paraId="08E44AE1" w14:textId="24798FC0" w:rsidR="00FE404D" w:rsidRDefault="00FE404D" w:rsidP="004A47CC">
      <w:pPr>
        <w:pStyle w:val="NoSpacing"/>
        <w:ind w:left="720"/>
        <w:jc w:val="both"/>
        <w:rPr>
          <w:rFonts w:ascii="Courier New" w:hAnsi="Courier New" w:cs="Courier New"/>
          <w:noProof/>
          <w:sz w:val="16"/>
          <w:szCs w:val="16"/>
        </w:rPr>
      </w:pPr>
      <w:r w:rsidRPr="00FE404D">
        <w:rPr>
          <w:rFonts w:ascii="Courier New" w:hAnsi="Courier New" w:cs="Courier New"/>
          <w:noProof/>
          <w:sz w:val="16"/>
          <w:szCs w:val="16"/>
        </w:rPr>
        <w:t xml:space="preserve">    SD = SD*SD_Factor_ID)</w:t>
      </w:r>
    </w:p>
    <w:p w14:paraId="42116613" w14:textId="77777777" w:rsidR="00571EA5" w:rsidRPr="00571EA5" w:rsidRDefault="00571EA5" w:rsidP="00571EA5">
      <w:pPr>
        <w:pStyle w:val="NoSpacing"/>
        <w:jc w:val="both"/>
        <w:rPr>
          <w:rFonts w:ascii="Courier New" w:hAnsi="Courier New" w:cs="Courier New"/>
          <w:noProof/>
          <w:sz w:val="16"/>
          <w:szCs w:val="16"/>
        </w:rPr>
      </w:pPr>
    </w:p>
    <w:p w14:paraId="29ED95E8" w14:textId="4CB2B070" w:rsidR="00FE404D" w:rsidRDefault="006C78E0" w:rsidP="00937381">
      <w:pPr>
        <w:jc w:val="both"/>
        <w:rPr>
          <w:noProof/>
        </w:rPr>
      </w:pPr>
      <w:r>
        <w:rPr>
          <w:noProof/>
        </w:rPr>
        <w:t>Then</w:t>
      </w:r>
      <w:r w:rsidR="00856393" w:rsidRPr="00856393">
        <w:rPr>
          <w:noProof/>
        </w:rPr>
        <w:t>, we draw the stimulus strengths likely to be presented in our experiment. As mentioned above, this varies depending on the way the experiment is controlled. For staircase procedures, the responses are more akin to normal distribution</w:t>
      </w:r>
      <w:r w:rsidR="00C50134">
        <w:rPr>
          <w:noProof/>
        </w:rPr>
        <w:t>s</w:t>
      </w:r>
      <w:r w:rsidR="00856393" w:rsidRPr="00856393">
        <w:rPr>
          <w:noProof/>
        </w:rPr>
        <w:t xml:space="preserve"> with relatively low standard deviations or Cauchy distribution</w:t>
      </w:r>
      <w:r w:rsidR="00C50134">
        <w:rPr>
          <w:noProof/>
        </w:rPr>
        <w:t xml:space="preserve">s </w:t>
      </w:r>
      <w:r w:rsidR="00856393" w:rsidRPr="00856393">
        <w:rPr>
          <w:noProof/>
        </w:rPr>
        <w:t>with low scale</w:t>
      </w:r>
      <w:r w:rsidR="00C50134">
        <w:rPr>
          <w:noProof/>
        </w:rPr>
        <w:t>s</w:t>
      </w:r>
      <w:r w:rsidR="00856393" w:rsidRPr="00856393">
        <w:rPr>
          <w:noProof/>
        </w:rPr>
        <w:t xml:space="preserve">. A good way to determine the most appropriate function would be to plot the </w:t>
      </w:r>
      <w:r w:rsidR="00C50134">
        <w:rPr>
          <w:noProof/>
        </w:rPr>
        <w:t xml:space="preserve">distribution of </w:t>
      </w:r>
      <w:r w:rsidR="00856393" w:rsidRPr="00856393">
        <w:rPr>
          <w:noProof/>
        </w:rPr>
        <w:t>presented stimulus strengths for pilot data and compare them to different distributions.</w:t>
      </w:r>
      <w:r w:rsidR="00783C56">
        <w:rPr>
          <w:noProof/>
        </w:rPr>
        <w:t xml:space="preserve"> </w:t>
      </w:r>
      <w:r w:rsidR="00856393" w:rsidRPr="00856393">
        <w:rPr>
          <w:noProof/>
        </w:rPr>
        <w:t xml:space="preserve">For the method of constant stimuli, the responses are typically uniformly distributed across 5 to 9 values around the standard stimulus strength. </w:t>
      </w:r>
    </w:p>
    <w:p w14:paraId="22853060" w14:textId="77777777" w:rsidR="00783C56" w:rsidRP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if (Type_ResponseFunction == "normal"){</w:t>
      </w:r>
    </w:p>
    <w:p w14:paraId="6A9D9170" w14:textId="77777777" w:rsidR="00783C56" w:rsidRP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w:t>
      </w:r>
    </w:p>
    <w:p w14:paraId="39E1693A" w14:textId="77777777" w:rsidR="00783C56" w:rsidRP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Psychometric = Psychometric %&gt;%</w:t>
      </w:r>
    </w:p>
    <w:p w14:paraId="178EB35C" w14:textId="77777777" w:rsidR="00783C56" w:rsidRP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mutate(</w:t>
      </w:r>
    </w:p>
    <w:p w14:paraId="5883895E" w14:textId="77777777" w:rsidR="00783C56" w:rsidRP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staircase_factor = pnorm(length(reps),1,SD_ResponseFunction*(1+ConditionOfInterest*JND_Difference)))</w:t>
      </w:r>
    </w:p>
    <w:p w14:paraId="4939B6C9" w14:textId="77777777" w:rsidR="00783C56" w:rsidRP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w:t>
      </w:r>
    </w:p>
    <w:p w14:paraId="46261C7A" w14:textId="77777777" w:rsidR="00783C56" w:rsidRP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else if (Type_ResponseFunction == "Cauchy"){</w:t>
      </w:r>
    </w:p>
    <w:p w14:paraId="3F1F5DE5" w14:textId="77777777" w:rsidR="00783C56" w:rsidRP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w:t>
      </w:r>
    </w:p>
    <w:p w14:paraId="3161F169" w14:textId="77777777" w:rsidR="00783C56" w:rsidRP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Psychometric = Psychometric %&gt;%</w:t>
      </w:r>
    </w:p>
    <w:p w14:paraId="15770D1B" w14:textId="77777777" w:rsidR="00783C56" w:rsidRP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mutate(</w:t>
      </w:r>
    </w:p>
    <w:p w14:paraId="5984B881" w14:textId="1E955846" w:rsid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staircase_factor = rcauchy(length(reps),1,SD_ResponseFunction*(1+ConditionOfInterest*JND_Difference)))}</w:t>
      </w:r>
    </w:p>
    <w:p w14:paraId="62682ADA" w14:textId="77777777" w:rsidR="00783C56" w:rsidRPr="00783C56" w:rsidRDefault="00783C56" w:rsidP="00783C56">
      <w:pPr>
        <w:pStyle w:val="NoSpacing"/>
        <w:jc w:val="both"/>
        <w:rPr>
          <w:rFonts w:ascii="Courier New" w:hAnsi="Courier New" w:cs="Courier New"/>
          <w:noProof/>
          <w:sz w:val="16"/>
          <w:szCs w:val="16"/>
        </w:rPr>
      </w:pPr>
    </w:p>
    <w:p w14:paraId="275809D4" w14:textId="77777777" w:rsidR="0066290C" w:rsidRDefault="00856393" w:rsidP="0066290C">
      <w:pPr>
        <w:jc w:val="both"/>
        <w:rPr>
          <w:noProof/>
        </w:rPr>
      </w:pPr>
      <w:r w:rsidRPr="00856393">
        <w:rPr>
          <w:noProof/>
        </w:rPr>
        <w:t>We then use these multipliers ("</w:t>
      </w:r>
      <w:r w:rsidRPr="00F85CB7">
        <w:rPr>
          <w:b/>
          <w:bCs/>
          <w:noProof/>
        </w:rPr>
        <w:t>staircase_facto</w:t>
      </w:r>
      <w:r w:rsidRPr="00856393">
        <w:rPr>
          <w:noProof/>
        </w:rPr>
        <w:t>r") to compute the test stimulus strengths presented in the experiment ("</w:t>
      </w:r>
      <w:r w:rsidRPr="00F85CB7">
        <w:rPr>
          <w:b/>
          <w:bCs/>
          <w:noProof/>
        </w:rPr>
        <w:t>Presented_TestStimulusStrength</w:t>
      </w:r>
      <w:r w:rsidRPr="00856393">
        <w:rPr>
          <w:noProof/>
        </w:rPr>
        <w:t xml:space="preserve">"). </w:t>
      </w:r>
      <w:r w:rsidR="0066290C" w:rsidRPr="00856393">
        <w:rPr>
          <w:noProof/>
        </w:rPr>
        <w:t>Lastly, we compute the difference between test stimulus and standard stimulus for each trial ("</w:t>
      </w:r>
      <w:r w:rsidR="0066290C" w:rsidRPr="00F85CB7">
        <w:rPr>
          <w:b/>
          <w:bCs/>
          <w:noProof/>
        </w:rPr>
        <w:t>Difference</w:t>
      </w:r>
      <w:r w:rsidR="0066290C" w:rsidRPr="00856393">
        <w:rPr>
          <w:noProof/>
        </w:rPr>
        <w:t>").</w:t>
      </w:r>
    </w:p>
    <w:p w14:paraId="60EE5B6A" w14:textId="77777777" w:rsidR="00783C56" w:rsidRP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Psychometric = Psychometric %&gt;%</w:t>
      </w:r>
    </w:p>
    <w:p w14:paraId="3335E2A7" w14:textId="77777777" w:rsidR="00783C56" w:rsidRP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mutate(</w:t>
      </w:r>
    </w:p>
    <w:p w14:paraId="3544DEC9" w14:textId="77777777" w:rsidR="00783C56" w:rsidRP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staircase_factor = rcauchy(length(reps),1,SD_ResponseFunction), </w:t>
      </w:r>
    </w:p>
    <w:p w14:paraId="2E238EC0" w14:textId="77777777" w:rsidR="00783C56" w:rsidRP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Presented_TestStimulusStrength = Mean*staircase_factor,</w:t>
      </w:r>
    </w:p>
    <w:p w14:paraId="40D43722" w14:textId="73B4C4E5" w:rsid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Difference = Presented_TestStimulusStrength - StandardValues)</w:t>
      </w:r>
    </w:p>
    <w:p w14:paraId="78F27F9F" w14:textId="77777777" w:rsidR="0066290C" w:rsidRPr="00783C56" w:rsidRDefault="0066290C" w:rsidP="00783C56">
      <w:pPr>
        <w:pStyle w:val="NoSpacing"/>
        <w:jc w:val="both"/>
        <w:rPr>
          <w:rFonts w:ascii="Courier New" w:hAnsi="Courier New" w:cs="Courier New"/>
          <w:noProof/>
          <w:sz w:val="16"/>
          <w:szCs w:val="16"/>
        </w:rPr>
      </w:pPr>
    </w:p>
    <w:p w14:paraId="18BF71B5" w14:textId="33EE8E0F" w:rsidR="00A817BA" w:rsidRDefault="00856393" w:rsidP="00937381">
      <w:pPr>
        <w:jc w:val="both"/>
        <w:rPr>
          <w:noProof/>
        </w:rPr>
      </w:pPr>
      <w:r w:rsidRPr="00856393">
        <w:rPr>
          <w:noProof/>
        </w:rPr>
        <w:t>Then, we compute the probability on each trial to judge the test stimulus intensity</w:t>
      </w:r>
      <w:r w:rsidR="00F85CB7">
        <w:rPr>
          <w:noProof/>
        </w:rPr>
        <w:t xml:space="preserve"> as</w:t>
      </w:r>
      <w:r w:rsidRPr="00856393">
        <w:rPr>
          <w:noProof/>
        </w:rPr>
        <w:t xml:space="preserve"> higher (e. g. the test stimulus was faster, brighter, longer, ...) by feeding the simulated test stimulus strengths in a cummulative Gaussian with the mean and the standard deviations calculated above. We then use this value ("</w:t>
      </w:r>
      <w:r w:rsidRPr="00B14E59">
        <w:rPr>
          <w:b/>
          <w:bCs/>
          <w:noProof/>
        </w:rPr>
        <w:t>AnswerProbability</w:t>
      </w:r>
      <w:r w:rsidRPr="00856393">
        <w:rPr>
          <w:noProof/>
        </w:rPr>
        <w:t>") to simulate binary answers ("</w:t>
      </w:r>
      <w:r w:rsidRPr="00B14E59">
        <w:rPr>
          <w:b/>
          <w:bCs/>
          <w:noProof/>
        </w:rPr>
        <w:t>Answer</w:t>
      </w:r>
      <w:r w:rsidRPr="00856393">
        <w:rPr>
          <w:noProof/>
        </w:rPr>
        <w:t xml:space="preserve">") by drawing responses from a Bernoulli </w:t>
      </w:r>
      <w:r w:rsidRPr="00856393">
        <w:rPr>
          <w:noProof/>
        </w:rPr>
        <w:lastRenderedPageBreak/>
        <w:t>distribution.</w:t>
      </w:r>
      <w:r w:rsidR="00A817BA">
        <w:rPr>
          <w:noProof/>
        </w:rPr>
        <w:t xml:space="preserve"> </w:t>
      </w:r>
      <w:r w:rsidR="00A817BA">
        <w:rPr>
          <w:noProof/>
        </w:rPr>
        <w:fldChar w:fldCharType="begin"/>
      </w:r>
      <w:r w:rsidR="00A817BA">
        <w:rPr>
          <w:noProof/>
        </w:rPr>
        <w:instrText xml:space="preserve"> REF _Ref37198802 \h </w:instrText>
      </w:r>
      <w:r w:rsidR="00A817BA">
        <w:rPr>
          <w:noProof/>
        </w:rPr>
      </w:r>
      <w:r w:rsidR="00A817BA">
        <w:rPr>
          <w:noProof/>
        </w:rPr>
        <w:fldChar w:fldCharType="separate"/>
      </w:r>
      <w:r w:rsidR="00A817BA">
        <w:t xml:space="preserve">Figure </w:t>
      </w:r>
      <w:r w:rsidR="00A817BA">
        <w:rPr>
          <w:noProof/>
        </w:rPr>
        <w:t>3</w:t>
      </w:r>
      <w:r w:rsidR="00A817BA">
        <w:rPr>
          <w:noProof/>
        </w:rPr>
        <w:fldChar w:fldCharType="end"/>
      </w:r>
      <w:r w:rsidR="00A817BA">
        <w:rPr>
          <w:noProof/>
        </w:rPr>
        <w:t xml:space="preserve"> illustrates the stimulated data set for five subjects, where both PSE and JND differ between conditions.</w:t>
      </w:r>
    </w:p>
    <w:p w14:paraId="7775C2AF" w14:textId="77777777" w:rsidR="0066290C" w:rsidRPr="0066290C" w:rsidRDefault="0066290C" w:rsidP="004A47CC">
      <w:pPr>
        <w:pStyle w:val="NoSpacing"/>
        <w:ind w:left="720"/>
        <w:jc w:val="both"/>
        <w:rPr>
          <w:rFonts w:ascii="Courier New" w:hAnsi="Courier New" w:cs="Courier New"/>
          <w:noProof/>
          <w:sz w:val="16"/>
          <w:szCs w:val="16"/>
        </w:rPr>
      </w:pPr>
      <w:r w:rsidRPr="0066290C">
        <w:rPr>
          <w:rFonts w:ascii="Courier New" w:hAnsi="Courier New" w:cs="Courier New"/>
          <w:noProof/>
          <w:sz w:val="16"/>
          <w:szCs w:val="16"/>
        </w:rPr>
        <w:t>Psychometric = Psychometric %&gt;%</w:t>
      </w:r>
    </w:p>
    <w:p w14:paraId="7BBA9CEC" w14:textId="77777777" w:rsidR="0066290C" w:rsidRPr="0066290C" w:rsidRDefault="0066290C" w:rsidP="004A47CC">
      <w:pPr>
        <w:pStyle w:val="NoSpacing"/>
        <w:ind w:left="720"/>
        <w:jc w:val="both"/>
        <w:rPr>
          <w:rFonts w:ascii="Courier New" w:hAnsi="Courier New" w:cs="Courier New"/>
          <w:noProof/>
          <w:sz w:val="16"/>
          <w:szCs w:val="16"/>
        </w:rPr>
      </w:pPr>
      <w:r w:rsidRPr="0066290C">
        <w:rPr>
          <w:rFonts w:ascii="Courier New" w:hAnsi="Courier New" w:cs="Courier New"/>
          <w:noProof/>
          <w:sz w:val="16"/>
          <w:szCs w:val="16"/>
        </w:rPr>
        <w:t xml:space="preserve">  mutate(</w:t>
      </w:r>
    </w:p>
    <w:p w14:paraId="0CEF5C4C" w14:textId="7112E9F2" w:rsidR="0066290C" w:rsidRPr="0066290C" w:rsidRDefault="0066290C" w:rsidP="004A47CC">
      <w:pPr>
        <w:pStyle w:val="NoSpacing"/>
        <w:ind w:left="720"/>
        <w:jc w:val="both"/>
        <w:rPr>
          <w:rFonts w:ascii="Courier New" w:hAnsi="Courier New" w:cs="Courier New"/>
          <w:noProof/>
          <w:sz w:val="16"/>
          <w:szCs w:val="16"/>
        </w:rPr>
      </w:pPr>
      <w:r w:rsidRPr="0066290C">
        <w:rPr>
          <w:rFonts w:ascii="Courier New" w:hAnsi="Courier New" w:cs="Courier New"/>
          <w:noProof/>
          <w:sz w:val="16"/>
          <w:szCs w:val="16"/>
        </w:rPr>
        <w:t xml:space="preserve">    AnswerProbability = pnorm(Presented_TestStimulusStrength,Mean,SD),</w:t>
      </w:r>
    </w:p>
    <w:p w14:paraId="55B49810" w14:textId="77777777" w:rsidR="0066290C" w:rsidRPr="0066290C" w:rsidRDefault="0066290C" w:rsidP="004A47CC">
      <w:pPr>
        <w:pStyle w:val="NoSpacing"/>
        <w:ind w:left="720"/>
        <w:jc w:val="both"/>
        <w:rPr>
          <w:rFonts w:ascii="Courier New" w:hAnsi="Courier New" w:cs="Courier New"/>
          <w:noProof/>
          <w:sz w:val="16"/>
          <w:szCs w:val="16"/>
        </w:rPr>
      </w:pPr>
      <w:r w:rsidRPr="0066290C">
        <w:rPr>
          <w:rFonts w:ascii="Courier New" w:hAnsi="Courier New" w:cs="Courier New"/>
          <w:noProof/>
          <w:sz w:val="16"/>
          <w:szCs w:val="16"/>
        </w:rPr>
        <w:t xml:space="preserve">    Answer = as.numeric(rbernoulli(length(AnswerProbability),AnswerProbability))</w:t>
      </w:r>
    </w:p>
    <w:p w14:paraId="61CCB1FC" w14:textId="597FD717" w:rsidR="0066290C" w:rsidRDefault="0066290C" w:rsidP="004A47CC">
      <w:pPr>
        <w:pStyle w:val="NoSpacing"/>
        <w:ind w:left="720"/>
        <w:jc w:val="both"/>
        <w:rPr>
          <w:rFonts w:ascii="Courier New" w:hAnsi="Courier New" w:cs="Courier New"/>
          <w:noProof/>
          <w:sz w:val="16"/>
          <w:szCs w:val="16"/>
        </w:rPr>
      </w:pPr>
      <w:r w:rsidRPr="0066290C">
        <w:rPr>
          <w:rFonts w:ascii="Courier New" w:hAnsi="Courier New" w:cs="Courier New"/>
          <w:noProof/>
          <w:sz w:val="16"/>
          <w:szCs w:val="16"/>
        </w:rPr>
        <w:t xml:space="preserve">  )</w:t>
      </w:r>
    </w:p>
    <w:p w14:paraId="186B834C" w14:textId="77777777" w:rsidR="00C55937" w:rsidRPr="0066290C" w:rsidRDefault="00C55937" w:rsidP="0066290C">
      <w:pPr>
        <w:pStyle w:val="NoSpacing"/>
        <w:jc w:val="both"/>
        <w:rPr>
          <w:rFonts w:ascii="Courier New" w:hAnsi="Courier New" w:cs="Courier New"/>
          <w:noProof/>
          <w:sz w:val="16"/>
          <w:szCs w:val="16"/>
        </w:rPr>
      </w:pPr>
    </w:p>
    <w:p w14:paraId="5DABCAAB" w14:textId="7572E13F" w:rsidR="00937381" w:rsidRDefault="00856393" w:rsidP="000F0EBA">
      <w:pPr>
        <w:jc w:val="both"/>
        <w:rPr>
          <w:noProof/>
        </w:rPr>
      </w:pPr>
      <w:r w:rsidRPr="00856393">
        <w:rPr>
          <w:noProof/>
        </w:rPr>
        <w:t>As a next step, we bring the data into the format necessary for the glmer() function: We first remove extreme outliers (e.g.</w:t>
      </w:r>
      <w:r w:rsidR="00C55937">
        <w:rPr>
          <w:noProof/>
        </w:rPr>
        <w:t>,</w:t>
      </w:r>
      <w:r w:rsidRPr="00856393">
        <w:rPr>
          <w:noProof/>
        </w:rPr>
        <w:t xml:space="preserve"> by a simple criterion such as excluding trials in which the difference between test and standard stimulus was higher than half the standard stimulus strength)</w:t>
      </w:r>
      <w:r w:rsidR="00C55937">
        <w:rPr>
          <w:noProof/>
        </w:rPr>
        <w:t xml:space="preserve">, which are likely occur to some extent when the cauchy function is used. </w:t>
      </w:r>
      <w:r w:rsidRPr="00856393">
        <w:rPr>
          <w:noProof/>
        </w:rPr>
        <w:t>Then, we compute the number of "Test stimulus intensity was higher" responses for each Condition and difference between test and comparison stimulus strength and the number of total observerations for each condition and difference in intensities.</w:t>
      </w:r>
    </w:p>
    <w:p w14:paraId="207659FD" w14:textId="77777777" w:rsidR="00C55937" w:rsidRPr="00C55937" w:rsidRDefault="00C55937" w:rsidP="004A47CC">
      <w:pPr>
        <w:pStyle w:val="NoSpacing"/>
        <w:ind w:left="720"/>
        <w:jc w:val="both"/>
        <w:rPr>
          <w:rFonts w:ascii="Courier New" w:hAnsi="Courier New" w:cs="Courier New"/>
          <w:noProof/>
          <w:sz w:val="16"/>
          <w:szCs w:val="16"/>
        </w:rPr>
      </w:pPr>
      <w:r w:rsidRPr="00C55937">
        <w:rPr>
          <w:rFonts w:ascii="Courier New" w:hAnsi="Courier New" w:cs="Courier New"/>
          <w:noProof/>
          <w:sz w:val="16"/>
          <w:szCs w:val="16"/>
        </w:rPr>
        <w:t>Psychometric = Psychometric %&gt;%</w:t>
      </w:r>
    </w:p>
    <w:p w14:paraId="77670650" w14:textId="77777777" w:rsidR="00C55937" w:rsidRPr="00C55937" w:rsidRDefault="00C55937" w:rsidP="004A47CC">
      <w:pPr>
        <w:pStyle w:val="NoSpacing"/>
        <w:ind w:left="720"/>
        <w:jc w:val="both"/>
        <w:rPr>
          <w:rFonts w:ascii="Courier New" w:hAnsi="Courier New" w:cs="Courier New"/>
          <w:noProof/>
          <w:sz w:val="16"/>
          <w:szCs w:val="16"/>
        </w:rPr>
      </w:pPr>
      <w:r w:rsidRPr="00C55937">
        <w:rPr>
          <w:rFonts w:ascii="Courier New" w:hAnsi="Courier New" w:cs="Courier New"/>
          <w:noProof/>
          <w:sz w:val="16"/>
          <w:szCs w:val="16"/>
        </w:rPr>
        <w:t xml:space="preserve">  filter(abs(staircase_factor-1) &lt; 0.75) %&gt;%</w:t>
      </w:r>
    </w:p>
    <w:p w14:paraId="466A2F3C" w14:textId="77777777" w:rsidR="00C55937" w:rsidRPr="00C55937" w:rsidRDefault="00C55937" w:rsidP="004A47CC">
      <w:pPr>
        <w:pStyle w:val="NoSpacing"/>
        <w:ind w:left="720"/>
        <w:jc w:val="both"/>
        <w:rPr>
          <w:rFonts w:ascii="Courier New" w:hAnsi="Courier New" w:cs="Courier New"/>
          <w:noProof/>
          <w:sz w:val="16"/>
          <w:szCs w:val="16"/>
        </w:rPr>
      </w:pPr>
      <w:r w:rsidRPr="00C55937">
        <w:rPr>
          <w:rFonts w:ascii="Courier New" w:hAnsi="Courier New" w:cs="Courier New"/>
          <w:noProof/>
          <w:sz w:val="16"/>
          <w:szCs w:val="16"/>
        </w:rPr>
        <w:t xml:space="preserve">  group_by(ID,ConditionOfInterest,StandardValues,Difference) %&gt;%</w:t>
      </w:r>
    </w:p>
    <w:p w14:paraId="72A2FA85" w14:textId="77777777" w:rsidR="00C55937" w:rsidRPr="00C55937" w:rsidRDefault="00C55937" w:rsidP="004A47CC">
      <w:pPr>
        <w:pStyle w:val="NoSpacing"/>
        <w:ind w:left="720"/>
        <w:jc w:val="both"/>
        <w:rPr>
          <w:rFonts w:ascii="Courier New" w:hAnsi="Courier New" w:cs="Courier New"/>
          <w:noProof/>
          <w:sz w:val="16"/>
          <w:szCs w:val="16"/>
        </w:rPr>
      </w:pPr>
      <w:r w:rsidRPr="00C55937">
        <w:rPr>
          <w:rFonts w:ascii="Courier New" w:hAnsi="Courier New" w:cs="Courier New"/>
          <w:noProof/>
          <w:sz w:val="16"/>
          <w:szCs w:val="16"/>
        </w:rPr>
        <w:t xml:space="preserve">  mutate(Yes = sum(Answer==1),</w:t>
      </w:r>
    </w:p>
    <w:p w14:paraId="2B6427E5" w14:textId="7171A578" w:rsidR="00C55937" w:rsidRPr="00C55937" w:rsidRDefault="00C55937" w:rsidP="004A47CC">
      <w:pPr>
        <w:pStyle w:val="NoSpacing"/>
        <w:ind w:left="720"/>
        <w:jc w:val="both"/>
        <w:rPr>
          <w:rFonts w:ascii="Courier New" w:hAnsi="Courier New" w:cs="Courier New"/>
          <w:noProof/>
          <w:sz w:val="16"/>
          <w:szCs w:val="16"/>
        </w:rPr>
      </w:pPr>
      <w:r w:rsidRPr="00C55937">
        <w:rPr>
          <w:rFonts w:ascii="Courier New" w:hAnsi="Courier New" w:cs="Courier New"/>
          <w:noProof/>
          <w:sz w:val="16"/>
          <w:szCs w:val="16"/>
        </w:rPr>
        <w:t xml:space="preserve">         Total = length(ConditionOfInterest))</w:t>
      </w:r>
    </w:p>
    <w:p w14:paraId="71CE7E68" w14:textId="7076A353" w:rsidR="001460B7" w:rsidRDefault="00856393" w:rsidP="000F0EBA">
      <w:pPr>
        <w:jc w:val="both"/>
        <w:rPr>
          <w:noProof/>
        </w:rPr>
      </w:pPr>
      <w:r>
        <w:rPr>
          <w:noProof/>
        </w:rPr>
        <w:t>Now, we can inspect these psychometric functions visually to verify whether the values chosen above give rise to the expected psychometric functions in terms of PSE and slopes.</w:t>
      </w:r>
      <w:r w:rsidR="001460B7">
        <w:rPr>
          <w:noProof/>
        </w:rPr>
        <w:t xml:space="preserve"> We use the quickpsy() package </w:t>
      </w:r>
      <w:r w:rsidR="001460B7">
        <w:rPr>
          <w:noProof/>
        </w:rPr>
        <w:fldChar w:fldCharType="begin" w:fldLock="1"/>
      </w:r>
      <w:r w:rsidR="00BC64C1">
        <w:rPr>
          <w:noProof/>
        </w:rPr>
        <w:instrText>ADDIN CSL_CITATION {"citationItems":[{"id":"ITEM-1","itemData":{"ISSN":"20734859","abstract":"quickpsy is a package to parametrically fit psychometric functions. In comparison with previous R packages, quickpsy was built to easily fit and plot data for multiple groups. Here, we describe the standard parametric model used to fit psychometric functions and the standard estimation of its parameters using maximum likelihood. We also provide examples of usage of quickpsy, including how allowing the lapse rate to vary can sometimes eliminate the bias in parameter estimation, but not in general. Finally, we describe some implementation details, such as how to avoid the problems associated to round-off errors in the maximisation of the likelihood or the use of closures and non-standard evaluation functions.","author":[{"dropping-particle":"","family":"Linares","given":"Daniel","non-dropping-particle":"","parse-names":false,"suffix":""},{"dropping-particle":"","family":"López-Moliner","given":"Joan","non-dropping-particle":"","parse-names":false,"suffix":""}],"container-title":"The R Journal","id":"ITEM-1","issue":"1","issued":{"date-parts":[["2016"]]},"page":"122-131","title":"quickpsy: An R Package to Fit Psychometric Functions for Multiple Groups","type":"article-journal","volume":"8"},"uris":["http://www.mendeley.com/documents/?uuid=8a485358-cf3c-4642-ac6d-7cd189612ad9"]}],"mendeley":{"formattedCitation":"(Linares &amp; López-Moliner, 2016)","plainTextFormattedCitation":"(Linares &amp; López-Moliner, 2016)","previouslyFormattedCitation":"(Linares &amp; López-Moliner, 2016)"},"properties":{"noteIndex":0},"schema":"https://github.com/citation-style-language/schema/raw/master/csl-citation.json"}</w:instrText>
      </w:r>
      <w:r w:rsidR="001460B7">
        <w:rPr>
          <w:noProof/>
        </w:rPr>
        <w:fldChar w:fldCharType="separate"/>
      </w:r>
      <w:r w:rsidR="001460B7" w:rsidRPr="001460B7">
        <w:rPr>
          <w:noProof/>
        </w:rPr>
        <w:t>(Linares &amp; López-Moliner, 2016)</w:t>
      </w:r>
      <w:r w:rsidR="001460B7">
        <w:rPr>
          <w:noProof/>
        </w:rPr>
        <w:fldChar w:fldCharType="end"/>
      </w:r>
      <w:r w:rsidR="001460B7">
        <w:rPr>
          <w:noProof/>
        </w:rPr>
        <w:t xml:space="preserve"> to fit the psychometric functions and plot them with the ggplot2() package.</w:t>
      </w:r>
    </w:p>
    <w:p w14:paraId="0D6C8707" w14:textId="77777777" w:rsidR="001460B7" w:rsidRPr="001460B7" w:rsidRDefault="001460B7" w:rsidP="001460B7">
      <w:pPr>
        <w:pStyle w:val="NoSpacing"/>
        <w:jc w:val="both"/>
        <w:rPr>
          <w:rFonts w:ascii="Courier New" w:hAnsi="Courier New" w:cs="Courier New"/>
          <w:noProof/>
          <w:sz w:val="16"/>
          <w:szCs w:val="16"/>
        </w:rPr>
      </w:pPr>
      <w:r w:rsidRPr="001460B7">
        <w:rPr>
          <w:rFonts w:ascii="Courier New" w:hAnsi="Courier New" w:cs="Courier New"/>
          <w:noProof/>
          <w:sz w:val="16"/>
          <w:szCs w:val="16"/>
        </w:rPr>
        <w:t>PsychometricFunctions = quickpsy(Psychometric,Difference,Answer,grouping = .(ConditionOfInterest,ID,StandardValues), bootstrap = "none")</w:t>
      </w:r>
    </w:p>
    <w:p w14:paraId="1784C5ED" w14:textId="77777777" w:rsidR="001460B7" w:rsidRPr="001460B7" w:rsidRDefault="001460B7" w:rsidP="001460B7">
      <w:pPr>
        <w:pStyle w:val="NoSpacing"/>
        <w:jc w:val="both"/>
        <w:rPr>
          <w:rFonts w:ascii="Courier New" w:hAnsi="Courier New" w:cs="Courier New"/>
          <w:noProof/>
          <w:sz w:val="16"/>
          <w:szCs w:val="16"/>
        </w:rPr>
      </w:pPr>
      <w:r w:rsidRPr="001460B7">
        <w:rPr>
          <w:rFonts w:ascii="Courier New" w:hAnsi="Courier New" w:cs="Courier New"/>
          <w:noProof/>
          <w:sz w:val="16"/>
          <w:szCs w:val="16"/>
        </w:rPr>
        <w:t>plot(PsychometricFunctions) +</w:t>
      </w:r>
    </w:p>
    <w:p w14:paraId="5BA9D948" w14:textId="77777777" w:rsidR="001460B7" w:rsidRPr="001460B7" w:rsidRDefault="001460B7" w:rsidP="001460B7">
      <w:pPr>
        <w:pStyle w:val="NoSpacing"/>
        <w:jc w:val="both"/>
        <w:rPr>
          <w:rFonts w:ascii="Courier New" w:hAnsi="Courier New" w:cs="Courier New"/>
          <w:noProof/>
          <w:sz w:val="16"/>
          <w:szCs w:val="16"/>
        </w:rPr>
      </w:pPr>
      <w:r w:rsidRPr="001460B7">
        <w:rPr>
          <w:rFonts w:ascii="Courier New" w:hAnsi="Courier New" w:cs="Courier New"/>
          <w:noProof/>
          <w:sz w:val="16"/>
          <w:szCs w:val="16"/>
        </w:rPr>
        <w:t xml:space="preserve">  scale_color_manual(name = "",</w:t>
      </w:r>
    </w:p>
    <w:p w14:paraId="1E01843D" w14:textId="77777777" w:rsidR="001460B7" w:rsidRPr="001460B7" w:rsidRDefault="001460B7" w:rsidP="001460B7">
      <w:pPr>
        <w:pStyle w:val="NoSpacing"/>
        <w:jc w:val="both"/>
        <w:rPr>
          <w:rFonts w:ascii="Courier New" w:hAnsi="Courier New" w:cs="Courier New"/>
          <w:noProof/>
          <w:sz w:val="16"/>
          <w:szCs w:val="16"/>
        </w:rPr>
      </w:pPr>
      <w:r w:rsidRPr="001460B7">
        <w:rPr>
          <w:rFonts w:ascii="Courier New" w:hAnsi="Courier New" w:cs="Courier New"/>
          <w:noProof/>
          <w:sz w:val="16"/>
          <w:szCs w:val="16"/>
        </w:rPr>
        <w:t xml:space="preserve">                     values = c(Red,BlauUB),</w:t>
      </w:r>
    </w:p>
    <w:p w14:paraId="3B3ACCE9" w14:textId="77777777" w:rsidR="001460B7" w:rsidRPr="001460B7" w:rsidRDefault="001460B7" w:rsidP="001460B7">
      <w:pPr>
        <w:pStyle w:val="NoSpacing"/>
        <w:jc w:val="both"/>
        <w:rPr>
          <w:rFonts w:ascii="Courier New" w:hAnsi="Courier New" w:cs="Courier New"/>
          <w:noProof/>
          <w:sz w:val="16"/>
          <w:szCs w:val="16"/>
        </w:rPr>
      </w:pPr>
      <w:r w:rsidRPr="001460B7">
        <w:rPr>
          <w:rFonts w:ascii="Courier New" w:hAnsi="Courier New" w:cs="Courier New"/>
          <w:noProof/>
          <w:sz w:val="16"/>
          <w:szCs w:val="16"/>
        </w:rPr>
        <w:t xml:space="preserve">                     labels = c("Control","Experimental")) +</w:t>
      </w:r>
    </w:p>
    <w:p w14:paraId="59D3DBB0" w14:textId="77777777" w:rsidR="001460B7" w:rsidRPr="001460B7" w:rsidRDefault="001460B7" w:rsidP="001460B7">
      <w:pPr>
        <w:pStyle w:val="NoSpacing"/>
        <w:jc w:val="both"/>
        <w:rPr>
          <w:rFonts w:ascii="Courier New" w:hAnsi="Courier New" w:cs="Courier New"/>
          <w:noProof/>
          <w:sz w:val="16"/>
          <w:szCs w:val="16"/>
        </w:rPr>
      </w:pPr>
      <w:r w:rsidRPr="001460B7">
        <w:rPr>
          <w:rFonts w:ascii="Courier New" w:hAnsi="Courier New" w:cs="Courier New"/>
          <w:noProof/>
          <w:sz w:val="16"/>
          <w:szCs w:val="16"/>
        </w:rPr>
        <w:t xml:space="preserve">  xlab("Difference between Comparison and Test") +</w:t>
      </w:r>
    </w:p>
    <w:p w14:paraId="2F9FCEFF" w14:textId="77777777" w:rsidR="001460B7" w:rsidRPr="001460B7" w:rsidRDefault="001460B7" w:rsidP="001460B7">
      <w:pPr>
        <w:pStyle w:val="NoSpacing"/>
        <w:jc w:val="both"/>
        <w:rPr>
          <w:rFonts w:ascii="Courier New" w:hAnsi="Courier New" w:cs="Courier New"/>
          <w:noProof/>
          <w:sz w:val="16"/>
          <w:szCs w:val="16"/>
        </w:rPr>
      </w:pPr>
      <w:r w:rsidRPr="001460B7">
        <w:rPr>
          <w:rFonts w:ascii="Courier New" w:hAnsi="Courier New" w:cs="Courier New"/>
          <w:noProof/>
          <w:sz w:val="16"/>
          <w:szCs w:val="16"/>
        </w:rPr>
        <w:t xml:space="preserve">  ylab("Probability to choose Test") +</w:t>
      </w:r>
    </w:p>
    <w:p w14:paraId="20D4E13C" w14:textId="77777777" w:rsidR="001460B7" w:rsidRPr="001460B7" w:rsidRDefault="001460B7" w:rsidP="001460B7">
      <w:pPr>
        <w:pStyle w:val="NoSpacing"/>
        <w:jc w:val="both"/>
        <w:rPr>
          <w:rFonts w:ascii="Courier New" w:hAnsi="Courier New" w:cs="Courier New"/>
          <w:noProof/>
          <w:sz w:val="16"/>
          <w:szCs w:val="16"/>
        </w:rPr>
      </w:pPr>
      <w:r w:rsidRPr="001460B7">
        <w:rPr>
          <w:rFonts w:ascii="Courier New" w:hAnsi="Courier New" w:cs="Courier New"/>
          <w:noProof/>
          <w:sz w:val="16"/>
          <w:szCs w:val="16"/>
        </w:rPr>
        <w:t xml:space="preserve">  geom_vline(linetype = 2, xintercept = 0, color = "grey") +</w:t>
      </w:r>
    </w:p>
    <w:p w14:paraId="7FE5A63A" w14:textId="60BB58AE" w:rsidR="001460B7" w:rsidRDefault="001460B7" w:rsidP="001460B7">
      <w:pPr>
        <w:pStyle w:val="NoSpacing"/>
        <w:jc w:val="both"/>
        <w:rPr>
          <w:rFonts w:ascii="Courier New" w:hAnsi="Courier New" w:cs="Courier New"/>
          <w:noProof/>
          <w:sz w:val="16"/>
          <w:szCs w:val="16"/>
        </w:rPr>
      </w:pPr>
      <w:r w:rsidRPr="001460B7">
        <w:rPr>
          <w:rFonts w:ascii="Courier New" w:hAnsi="Courier New" w:cs="Courier New"/>
          <w:noProof/>
          <w:sz w:val="16"/>
          <w:szCs w:val="16"/>
        </w:rPr>
        <w:t xml:space="preserve">  geom_hline(linetype = 2, yintercept = 0.5, color = "grey")</w:t>
      </w:r>
    </w:p>
    <w:p w14:paraId="0E45E32E" w14:textId="77777777" w:rsidR="00470D38" w:rsidRPr="001460B7" w:rsidRDefault="00470D38" w:rsidP="001460B7">
      <w:pPr>
        <w:pStyle w:val="NoSpacing"/>
        <w:jc w:val="both"/>
        <w:rPr>
          <w:rFonts w:ascii="Courier New" w:hAnsi="Courier New" w:cs="Courier New"/>
          <w:noProof/>
          <w:sz w:val="16"/>
          <w:szCs w:val="16"/>
        </w:rPr>
      </w:pPr>
    </w:p>
    <w:p w14:paraId="0B3F5086" w14:textId="2827087E" w:rsidR="00856393" w:rsidRPr="00C33157" w:rsidRDefault="00C33157" w:rsidP="000F0EBA">
      <w:pPr>
        <w:jc w:val="both"/>
        <w:rPr>
          <w:noProof/>
        </w:rPr>
      </w:pPr>
      <w:r>
        <w:rPr>
          <w:noProof/>
        </w:rPr>
        <w:fldChar w:fldCharType="begin"/>
      </w:r>
      <w:r>
        <w:rPr>
          <w:noProof/>
        </w:rPr>
        <w:instrText xml:space="preserve"> REF _Ref37198802 \h </w:instrText>
      </w:r>
      <w:r w:rsidR="000F0EBA">
        <w:rPr>
          <w:noProof/>
        </w:rPr>
        <w:instrText xml:space="preserve"> \* MERGEFORMAT </w:instrText>
      </w:r>
      <w:r>
        <w:rPr>
          <w:noProof/>
        </w:rPr>
      </w:r>
      <w:r>
        <w:rPr>
          <w:noProof/>
        </w:rPr>
        <w:fldChar w:fldCharType="separate"/>
      </w:r>
      <w:r>
        <w:rPr>
          <w:noProof/>
        </w:rPr>
        <w:t>Figure 1</w:t>
      </w:r>
      <w:r>
        <w:rPr>
          <w:noProof/>
        </w:rPr>
        <w:fldChar w:fldCharType="end"/>
      </w:r>
      <w:r>
        <w:rPr>
          <w:noProof/>
        </w:rPr>
        <w:t xml:space="preserve"> </w:t>
      </w:r>
      <w:r w:rsidR="00856393">
        <w:rPr>
          <w:noProof/>
        </w:rPr>
        <w:t>illustrates the simulated psychometric function</w:t>
      </w:r>
      <w:r w:rsidR="00C073E4">
        <w:rPr>
          <w:noProof/>
        </w:rPr>
        <w:t>s</w:t>
      </w:r>
      <w:r w:rsidR="00856393">
        <w:rPr>
          <w:noProof/>
        </w:rPr>
        <w:t xml:space="preserve"> for the above values.</w:t>
      </w:r>
      <w:r>
        <w:rPr>
          <w:noProof/>
        </w:rPr>
        <w:t xml:space="preserve"> The vertical lines indicate the PSE for each participant and stimulus strength. We can see that the PSEs for </w:t>
      </w:r>
      <w:r w:rsidRPr="000F0EBA">
        <w:rPr>
          <w:noProof/>
        </w:rPr>
        <w:t xml:space="preserve">Condition of Interest: 1 </w:t>
      </w:r>
      <w:r>
        <w:rPr>
          <w:noProof/>
        </w:rPr>
        <w:t xml:space="preserve">are shifted towards the right. Furthermore, the curves for </w:t>
      </w:r>
      <w:r w:rsidRPr="000F0EBA">
        <w:rPr>
          <w:noProof/>
        </w:rPr>
        <w:t>Condition of Interest: 1</w:t>
      </w:r>
      <w:r>
        <w:rPr>
          <w:noProof/>
        </w:rPr>
        <w:t xml:space="preserve"> are more shallow, indicating higher JNDs. </w:t>
      </w:r>
    </w:p>
    <w:p w14:paraId="5C0FE228" w14:textId="77777777" w:rsidR="00C073E4" w:rsidRDefault="00810B39" w:rsidP="00C073E4">
      <w:pPr>
        <w:pStyle w:val="NoSpacing"/>
        <w:keepNext/>
        <w:jc w:val="both"/>
      </w:pPr>
      <w:r>
        <w:rPr>
          <w:noProof/>
        </w:rPr>
        <w:lastRenderedPageBreak/>
        <w:drawing>
          <wp:inline distT="0" distB="0" distL="0" distR="0" wp14:anchorId="3FC5364C" wp14:editId="45B0DCF1">
            <wp:extent cx="6043708" cy="3021854"/>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6043708" cy="3021854"/>
                    </a:xfrm>
                    <a:prstGeom prst="rect">
                      <a:avLst/>
                    </a:prstGeom>
                    <a:noFill/>
                    <a:ln>
                      <a:noFill/>
                    </a:ln>
                  </pic:spPr>
                </pic:pic>
              </a:graphicData>
            </a:graphic>
          </wp:inline>
        </w:drawing>
      </w:r>
    </w:p>
    <w:p w14:paraId="0692537B" w14:textId="32928763" w:rsidR="00856393" w:rsidRDefault="00C073E4" w:rsidP="00C073E4">
      <w:pPr>
        <w:pStyle w:val="Caption"/>
        <w:jc w:val="both"/>
        <w:rPr>
          <w:noProof/>
        </w:rPr>
      </w:pPr>
      <w:bookmarkStart w:id="4" w:name="_Ref37198802"/>
      <w:r>
        <w:t xml:space="preserve">Figure </w:t>
      </w:r>
      <w:fldSimple w:instr=" SEQ Figure \* ARABIC ">
        <w:r w:rsidR="0059255E">
          <w:rPr>
            <w:noProof/>
          </w:rPr>
          <w:t>3</w:t>
        </w:r>
      </w:fldSimple>
      <w:bookmarkEnd w:id="4"/>
      <w:r>
        <w:t xml:space="preserve">: Simulated psychometric functions based on the example values chosen above. We plot the difference in stimulus intensity between test and standard stimulus (x axis) against the participants’ probability to choose the test stimulus as more intense (y axis). Different panels are the psychometric functions per participant (columns) and per standard stimulus intensity (rows). The psychometric functions are color-coded blue for the experimental Condition of Interest, and red for the control condition without manipulation. The red and blue vertical lines indicate the Points of Subjective Equality, while the vertical and horizontal grey dashed lines </w:t>
      </w:r>
      <w:r w:rsidR="00C33157">
        <w:t>denote a difference between test and comparison of 0, and a probability of 0.5 to choose either stimulus. Their intersection thus indicates perfect accuracy, with a PSE of 0. The curves are cumulative Gaussians fitted to the data, while the dots indicate the answer (0 or 1) for each trial.</w:t>
      </w:r>
    </w:p>
    <w:p w14:paraId="403001BA" w14:textId="0CBF2181" w:rsidR="009446EB" w:rsidRDefault="009446EB" w:rsidP="0091715E">
      <w:pPr>
        <w:pStyle w:val="NoSpacing"/>
        <w:jc w:val="both"/>
        <w:rPr>
          <w:noProof/>
        </w:rPr>
      </w:pPr>
    </w:p>
    <w:p w14:paraId="481763A3" w14:textId="17ED80C4" w:rsidR="009446EB" w:rsidRDefault="009446EB" w:rsidP="0091715E">
      <w:pPr>
        <w:pStyle w:val="Heading2"/>
        <w:jc w:val="both"/>
        <w:rPr>
          <w:noProof/>
        </w:rPr>
      </w:pPr>
      <w:r>
        <w:rPr>
          <w:noProof/>
        </w:rPr>
        <w:t>Estimating population parameters of the psychometric functions with the GLMM approach</w:t>
      </w:r>
    </w:p>
    <w:p w14:paraId="3E0FD44E" w14:textId="5A933DAE" w:rsidR="009446EB" w:rsidRDefault="009446EB" w:rsidP="0091715E">
      <w:pPr>
        <w:pStyle w:val="Heading3"/>
        <w:jc w:val="both"/>
        <w:rPr>
          <w:noProof/>
        </w:rPr>
      </w:pPr>
      <w:r>
        <w:rPr>
          <w:noProof/>
        </w:rPr>
        <w:t>Accuracy</w:t>
      </w:r>
    </w:p>
    <w:p w14:paraId="04A465AF" w14:textId="7C635EF8" w:rsidR="009446EB" w:rsidRDefault="009446EB" w:rsidP="00BA3C0B">
      <w:pPr>
        <w:jc w:val="both"/>
        <w:rPr>
          <w:noProof/>
        </w:rPr>
      </w:pPr>
      <w:r>
        <w:rPr>
          <w:noProof/>
        </w:rPr>
        <w:t>Next, we establish the statistical models we use to test our hypotheses. Following</w:t>
      </w:r>
      <w:r w:rsidR="00F64C22">
        <w:rPr>
          <w:noProof/>
        </w:rPr>
        <w:t xml:space="preserve"> </w:t>
      </w:r>
      <w:r w:rsidR="00F64C22">
        <w:rPr>
          <w:noProof/>
        </w:rPr>
        <w:fldChar w:fldCharType="begin" w:fldLock="1"/>
      </w:r>
      <w:r w:rsidR="00EF7C3D">
        <w:rPr>
          <w:noProof/>
        </w:rPr>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et al., 2012)","plainTextFormattedCitation":"(Moscatelli et al., 2012)","previouslyFormattedCitation":"(Moscatelli et al., 2012)"},"properties":{"noteIndex":0},"schema":"https://github.com/citation-style-language/schema/raw/master/csl-citation.json"}</w:instrText>
      </w:r>
      <w:r w:rsidR="00F64C22">
        <w:rPr>
          <w:noProof/>
        </w:rPr>
        <w:fldChar w:fldCharType="separate"/>
      </w:r>
      <w:r w:rsidR="009649D2" w:rsidRPr="009649D2">
        <w:rPr>
          <w:noProof/>
        </w:rPr>
        <w:t>(Moscatelli et al., 2012)</w:t>
      </w:r>
      <w:r w:rsidR="00F64C22">
        <w:rPr>
          <w:noProof/>
        </w:rPr>
        <w:fldChar w:fldCharType="end"/>
      </w:r>
      <w:r>
        <w:rPr>
          <w:noProof/>
        </w:rPr>
        <w:t xml:space="preserve">, we use Generalized Linear Mixed Models for this purpose. For differences in PSEs in our simulated data set, </w:t>
      </w:r>
      <w:r w:rsidR="00173447">
        <w:rPr>
          <w:noProof/>
        </w:rPr>
        <w:t>the GLMM could have “</w:t>
      </w:r>
      <w:r w:rsidR="00173447" w:rsidRPr="00F65B6D">
        <w:rPr>
          <w:b/>
          <w:bCs/>
          <w:noProof/>
        </w:rPr>
        <w:t>Condition</w:t>
      </w:r>
      <w:r w:rsidR="00F65B6D">
        <w:rPr>
          <w:b/>
          <w:bCs/>
          <w:noProof/>
        </w:rPr>
        <w:t xml:space="preserve"> </w:t>
      </w:r>
      <w:r w:rsidR="00173447" w:rsidRPr="00F65B6D">
        <w:rPr>
          <w:b/>
          <w:bCs/>
          <w:noProof/>
        </w:rPr>
        <w:t>Of</w:t>
      </w:r>
      <w:r w:rsidR="00F65B6D">
        <w:rPr>
          <w:b/>
          <w:bCs/>
          <w:noProof/>
        </w:rPr>
        <w:t xml:space="preserve"> </w:t>
      </w:r>
      <w:r w:rsidR="00173447" w:rsidRPr="00F65B6D">
        <w:rPr>
          <w:b/>
          <w:bCs/>
          <w:noProof/>
        </w:rPr>
        <w:t>Interest</w:t>
      </w:r>
      <w:r w:rsidR="00173447">
        <w:rPr>
          <w:noProof/>
        </w:rPr>
        <w:t>”</w:t>
      </w:r>
      <w:r w:rsidR="00FC5577">
        <w:rPr>
          <w:noProof/>
        </w:rPr>
        <w:t xml:space="preserve"> (a binary categorical variable with the values “</w:t>
      </w:r>
      <w:r w:rsidR="00FC5577" w:rsidRPr="00F65B6D">
        <w:rPr>
          <w:b/>
          <w:bCs/>
          <w:noProof/>
        </w:rPr>
        <w:t>1</w:t>
      </w:r>
      <w:r w:rsidR="00FC5577">
        <w:rPr>
          <w:noProof/>
        </w:rPr>
        <w:t>” for “</w:t>
      </w:r>
      <w:r w:rsidR="00FC5577" w:rsidRPr="00F65B6D">
        <w:rPr>
          <w:b/>
          <w:bCs/>
          <w:noProof/>
        </w:rPr>
        <w:t>Test Condition</w:t>
      </w:r>
      <w:r w:rsidR="00FC5577">
        <w:rPr>
          <w:noProof/>
        </w:rPr>
        <w:t>” and “</w:t>
      </w:r>
      <w:r w:rsidR="00FC5577" w:rsidRPr="00F65B6D">
        <w:rPr>
          <w:b/>
          <w:bCs/>
          <w:noProof/>
        </w:rPr>
        <w:t>0</w:t>
      </w:r>
      <w:r w:rsidR="00FC5577">
        <w:rPr>
          <w:noProof/>
        </w:rPr>
        <w:t>” for “</w:t>
      </w:r>
      <w:r w:rsidR="00FC5577" w:rsidRPr="00F65B6D">
        <w:rPr>
          <w:b/>
          <w:bCs/>
          <w:noProof/>
        </w:rPr>
        <w:t>Standard Conditio</w:t>
      </w:r>
      <w:r w:rsidR="00BA3C0B" w:rsidRPr="00F65B6D">
        <w:rPr>
          <w:b/>
          <w:bCs/>
          <w:noProof/>
        </w:rPr>
        <w:t>n</w:t>
      </w:r>
      <w:r w:rsidR="00FC5577">
        <w:rPr>
          <w:noProof/>
        </w:rPr>
        <w:t>”)</w:t>
      </w:r>
      <w:r w:rsidR="00173447">
        <w:rPr>
          <w:noProof/>
        </w:rPr>
        <w:t xml:space="preserve"> as fixed effect, and random intercepts and slopes for the Difference between test stimulus and standard stimulus (“</w:t>
      </w:r>
      <w:r w:rsidR="00173447" w:rsidRPr="00F65B6D">
        <w:rPr>
          <w:b/>
          <w:bCs/>
          <w:noProof/>
        </w:rPr>
        <w:t>Diff</w:t>
      </w:r>
      <w:r w:rsidR="00173447">
        <w:rPr>
          <w:noProof/>
        </w:rPr>
        <w:t>”) per Participant (“</w:t>
      </w:r>
      <w:r w:rsidR="00173447" w:rsidRPr="00F65B6D">
        <w:rPr>
          <w:b/>
          <w:bCs/>
          <w:noProof/>
        </w:rPr>
        <w:t>ID</w:t>
      </w:r>
      <w:r w:rsidR="00173447">
        <w:rPr>
          <w:noProof/>
        </w:rPr>
        <w:t>”) and value of the standard stimulus (“</w:t>
      </w:r>
      <w:r w:rsidR="00173447" w:rsidRPr="00F65B6D">
        <w:rPr>
          <w:b/>
          <w:bCs/>
          <w:noProof/>
        </w:rPr>
        <w:t>Standard</w:t>
      </w:r>
      <w:r w:rsidR="00F65B6D" w:rsidRPr="00F65B6D">
        <w:rPr>
          <w:b/>
          <w:bCs/>
          <w:noProof/>
        </w:rPr>
        <w:t xml:space="preserve"> </w:t>
      </w:r>
      <w:r w:rsidR="00173447" w:rsidRPr="00F65B6D">
        <w:rPr>
          <w:b/>
          <w:bCs/>
          <w:noProof/>
        </w:rPr>
        <w:t>Value</w:t>
      </w:r>
      <w:r w:rsidR="00173447">
        <w:rPr>
          <w:noProof/>
        </w:rPr>
        <w:t>”).</w:t>
      </w:r>
    </w:p>
    <w:p w14:paraId="166E4B91" w14:textId="77777777" w:rsidR="004A47CC" w:rsidRPr="00C157F0" w:rsidRDefault="004A47CC" w:rsidP="004A47CC">
      <w:pPr>
        <w:pStyle w:val="NoSpacing"/>
        <w:ind w:left="720"/>
        <w:jc w:val="both"/>
        <w:rPr>
          <w:rFonts w:ascii="Courier New" w:hAnsi="Courier New" w:cs="Courier New"/>
          <w:noProof/>
          <w:sz w:val="16"/>
          <w:szCs w:val="16"/>
        </w:rPr>
      </w:pPr>
      <w:r w:rsidRPr="00C157F0">
        <w:rPr>
          <w:rFonts w:ascii="Courier New" w:hAnsi="Courier New" w:cs="Courier New"/>
          <w:noProof/>
          <w:sz w:val="16"/>
          <w:szCs w:val="16"/>
        </w:rPr>
        <w:t xml:space="preserve">GLMM = glmer(cbind(Yes, Total - Yes) ~ ConditionOfInterest*Difference + (ConditionOfInterest+Difference| ID) + (ConditionOfInterest+Difference| StandardValues), </w:t>
      </w:r>
    </w:p>
    <w:p w14:paraId="2055B9AB" w14:textId="77777777" w:rsidR="004A47CC" w:rsidRPr="00C157F0" w:rsidRDefault="004A47CC" w:rsidP="004A47CC">
      <w:pPr>
        <w:pStyle w:val="NoSpacing"/>
        <w:ind w:left="720"/>
        <w:jc w:val="both"/>
        <w:rPr>
          <w:rFonts w:ascii="Courier New" w:hAnsi="Courier New" w:cs="Courier New"/>
          <w:noProof/>
          <w:sz w:val="16"/>
          <w:szCs w:val="16"/>
        </w:rPr>
      </w:pPr>
      <w:r w:rsidRPr="00C157F0">
        <w:rPr>
          <w:rFonts w:ascii="Courier New" w:hAnsi="Courier New" w:cs="Courier New"/>
          <w:noProof/>
          <w:sz w:val="16"/>
          <w:szCs w:val="16"/>
        </w:rPr>
        <w:t xml:space="preserve">                   family = binomial(link = "probit"), </w:t>
      </w:r>
    </w:p>
    <w:p w14:paraId="13C08D3F" w14:textId="77777777" w:rsidR="004A47CC" w:rsidRPr="00C157F0" w:rsidRDefault="004A47CC" w:rsidP="004A47CC">
      <w:pPr>
        <w:pStyle w:val="NoSpacing"/>
        <w:ind w:left="720"/>
        <w:jc w:val="both"/>
        <w:rPr>
          <w:rFonts w:ascii="Courier New" w:hAnsi="Courier New" w:cs="Courier New"/>
          <w:noProof/>
          <w:sz w:val="16"/>
          <w:szCs w:val="16"/>
        </w:rPr>
      </w:pPr>
      <w:r w:rsidRPr="00C157F0">
        <w:rPr>
          <w:rFonts w:ascii="Courier New" w:hAnsi="Courier New" w:cs="Courier New"/>
          <w:noProof/>
          <w:sz w:val="16"/>
          <w:szCs w:val="16"/>
        </w:rPr>
        <w:t xml:space="preserve">                   data = Psychometric,</w:t>
      </w:r>
    </w:p>
    <w:p w14:paraId="5CF75F3C" w14:textId="77777777" w:rsidR="004A47CC" w:rsidRPr="00C157F0" w:rsidRDefault="004A47CC" w:rsidP="004A47CC">
      <w:pPr>
        <w:pStyle w:val="NoSpacing"/>
        <w:ind w:left="720"/>
        <w:jc w:val="both"/>
        <w:rPr>
          <w:rFonts w:ascii="Courier New" w:hAnsi="Courier New" w:cs="Courier New"/>
          <w:noProof/>
          <w:sz w:val="16"/>
          <w:szCs w:val="16"/>
        </w:rPr>
      </w:pPr>
      <w:r w:rsidRPr="00C157F0">
        <w:rPr>
          <w:rFonts w:ascii="Courier New" w:hAnsi="Courier New" w:cs="Courier New"/>
          <w:noProof/>
          <w:sz w:val="16"/>
          <w:szCs w:val="16"/>
        </w:rPr>
        <w:t xml:space="preserve">                   nAGQ = 0,</w:t>
      </w:r>
    </w:p>
    <w:p w14:paraId="0B3F4CB4" w14:textId="190D673A" w:rsidR="004A47CC" w:rsidRDefault="004A47CC" w:rsidP="004A47CC">
      <w:pPr>
        <w:ind w:left="720"/>
        <w:jc w:val="both"/>
        <w:rPr>
          <w:noProof/>
        </w:rPr>
      </w:pPr>
      <w:r w:rsidRPr="00C157F0">
        <w:rPr>
          <w:rFonts w:ascii="Courier New" w:hAnsi="Courier New" w:cs="Courier New"/>
          <w:noProof/>
          <w:sz w:val="16"/>
          <w:szCs w:val="16"/>
        </w:rPr>
        <w:t xml:space="preserve">                   control = glmerControl(optimizer = "nloptwrap"))</w:t>
      </w:r>
    </w:p>
    <w:p w14:paraId="0C4AED38" w14:textId="3DFC8D6B" w:rsidR="009446EB" w:rsidRDefault="009446EB" w:rsidP="002D2481">
      <w:pPr>
        <w:spacing w:before="240"/>
        <w:rPr>
          <w:noProof/>
        </w:rPr>
      </w:pPr>
      <w:r>
        <w:rPr>
          <w:noProof/>
        </w:rPr>
        <w:t>Note that there are different ways of specifying the model depending on assumptions about the data and the hypotheses. This sample specification:</w:t>
      </w:r>
    </w:p>
    <w:p w14:paraId="317B413B" w14:textId="35F5583E" w:rsidR="009446EB" w:rsidRDefault="009446EB" w:rsidP="009F1770">
      <w:pPr>
        <w:pStyle w:val="ListParagraph"/>
        <w:numPr>
          <w:ilvl w:val="0"/>
          <w:numId w:val="3"/>
        </w:numPr>
        <w:rPr>
          <w:noProof/>
        </w:rPr>
      </w:pPr>
      <w:r>
        <w:rPr>
          <w:noProof/>
        </w:rPr>
        <w:t>Assumes</w:t>
      </w:r>
    </w:p>
    <w:p w14:paraId="60823DA3" w14:textId="3A6D7927" w:rsidR="009446EB" w:rsidRDefault="009446EB" w:rsidP="009F1770">
      <w:pPr>
        <w:pStyle w:val="ListParagraph"/>
        <w:numPr>
          <w:ilvl w:val="1"/>
          <w:numId w:val="3"/>
        </w:numPr>
        <w:rPr>
          <w:noProof/>
        </w:rPr>
      </w:pPr>
      <w:r>
        <w:rPr>
          <w:noProof/>
        </w:rPr>
        <w:t>That we are interested in a population-wide estimate of the the impact of the condition of interest on PSEs (fixed effect of Condition of Interest)</w:t>
      </w:r>
    </w:p>
    <w:p w14:paraId="7F8381CF" w14:textId="2F703634" w:rsidR="009446EB" w:rsidRDefault="009446EB" w:rsidP="009F1770">
      <w:pPr>
        <w:pStyle w:val="ListParagraph"/>
        <w:numPr>
          <w:ilvl w:val="1"/>
          <w:numId w:val="3"/>
        </w:numPr>
        <w:rPr>
          <w:noProof/>
        </w:rPr>
      </w:pPr>
      <w:r>
        <w:rPr>
          <w:noProof/>
        </w:rPr>
        <w:lastRenderedPageBreak/>
        <w:t>That we are not interested in its population-wide impact on JNDs (no interaction between "</w:t>
      </w:r>
      <w:r w:rsidRPr="00F65B6D">
        <w:rPr>
          <w:b/>
          <w:bCs/>
          <w:noProof/>
        </w:rPr>
        <w:t>Condition of Interest</w:t>
      </w:r>
      <w:r>
        <w:rPr>
          <w:noProof/>
        </w:rPr>
        <w:t>" and "</w:t>
      </w:r>
      <w:r w:rsidRPr="00F65B6D">
        <w:rPr>
          <w:b/>
          <w:bCs/>
          <w:noProof/>
        </w:rPr>
        <w:t>Difference</w:t>
      </w:r>
      <w:r>
        <w:rPr>
          <w:noProof/>
        </w:rPr>
        <w:t>")</w:t>
      </w:r>
    </w:p>
    <w:p w14:paraId="7317DC1B" w14:textId="7EDC3444" w:rsidR="009446EB" w:rsidRDefault="009446EB" w:rsidP="009F1770">
      <w:pPr>
        <w:pStyle w:val="ListParagraph"/>
        <w:numPr>
          <w:ilvl w:val="0"/>
          <w:numId w:val="3"/>
        </w:numPr>
        <w:rPr>
          <w:noProof/>
        </w:rPr>
      </w:pPr>
      <w:r>
        <w:rPr>
          <w:noProof/>
        </w:rPr>
        <w:t>Allows intercepts and slopes to vary per participant. Intercepts correspond to PSEs, while slopes correspond to JNDs. That is, we acommodate individual differences in sensitivity and accuracy.</w:t>
      </w:r>
    </w:p>
    <w:p w14:paraId="7563E606" w14:textId="28B11D11" w:rsidR="009446EB" w:rsidRDefault="009446EB" w:rsidP="009F1770">
      <w:pPr>
        <w:pStyle w:val="ListParagraph"/>
        <w:numPr>
          <w:ilvl w:val="0"/>
          <w:numId w:val="3"/>
        </w:numPr>
        <w:rPr>
          <w:noProof/>
        </w:rPr>
      </w:pPr>
      <w:r>
        <w:rPr>
          <w:noProof/>
        </w:rPr>
        <w:t>Allows intercepts and slopes to vary per standard value. It thus acommodates that different standard values might lead to differences in PSEs and JNDs. For example, higher standard values should lead to more shallow slopes</w:t>
      </w:r>
      <w:r w:rsidR="007B1C23">
        <w:rPr>
          <w:noProof/>
        </w:rPr>
        <w:t xml:space="preserve"> (in absolute terms)</w:t>
      </w:r>
      <w:r>
        <w:rPr>
          <w:noProof/>
        </w:rPr>
        <w:t xml:space="preserve"> if Weber Fractions hold for the stimulus type under investigation.</w:t>
      </w:r>
    </w:p>
    <w:p w14:paraId="1F94B86C" w14:textId="78FA3932" w:rsidR="009446EB" w:rsidRDefault="009446EB" w:rsidP="00BA3C0B">
      <w:pPr>
        <w:jc w:val="both"/>
        <w:rPr>
          <w:noProof/>
        </w:rPr>
      </w:pPr>
      <w:r>
        <w:rPr>
          <w:noProof/>
        </w:rPr>
        <w:t>Applying the summary() function to the statistical model yields estimates for the coefficients, along with standard errors. Furthermore, the lmerTest package</w:t>
      </w:r>
      <w:r w:rsidR="00F64C22">
        <w:rPr>
          <w:noProof/>
        </w:rPr>
        <w:t xml:space="preserve"> </w:t>
      </w:r>
      <w:r w:rsidR="00F64C22">
        <w:rPr>
          <w:noProof/>
        </w:rPr>
        <w:fldChar w:fldCharType="begin" w:fldLock="1"/>
      </w:r>
      <w:r w:rsidR="00F64C22">
        <w:rPr>
          <w:noProof/>
        </w:rPr>
        <w:instrText>ADDIN CSL_CITATION {"citationItems":[{"id":"ITEM-1","itemData":{"DOI":"10.18637/jss.v082.i13","ISSN":"1548-7660","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fixed effects. We have implemented the Satterthwaite's method for approximating degrees of freedom for the t and F tests. We have also implemented the construction of Type I - 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ficant effects - both random and fixed, calculation of population means and multiple comparison tests together with plot facilities are provided by the package as well.","author":[{"dropping-particle":"","family":"Kuznetsova","given":"Alexandra","non-dropping-particle":"","parse-names":false,"suffix":""},{"dropping-particle":"","family":"Brockhoff","given":"Per B.","non-dropping-particle":"","parse-names":false,"suffix":""},{"dropping-particle":"","family":"Christensen","given":"Rune H. B.","non-dropping-particle":"","parse-names":false,"suffix":""}],"container-title":"Journal of Statistical Software","id":"ITEM-1","issue":"13","issued":{"date-parts":[["2017"]]},"title":"lmerTest Package: Tests in Linear Mixed Effects Models ","type":"article-journal","volume":"82"},"uris":["http://www.mendeley.com/documents/?uuid=6430596c-8b2b-491c-8cb6-9f70b0c1f47b"]}],"mendeley":{"formattedCitation":"(Kuznetsova, Brockhoff, &amp; Christensen, 2017)","plainTextFormattedCitation":"(Kuznetsova, Brockhoff, &amp; Christensen, 2017)","previouslyFormattedCitation":"(Kuznetsova, Brockhoff, &amp; Christensen, 2017)"},"properties":{"noteIndex":0},"schema":"https://github.com/citation-style-language/schema/raw/master/csl-citation.json"}</w:instrText>
      </w:r>
      <w:r w:rsidR="00F64C22">
        <w:rPr>
          <w:noProof/>
        </w:rPr>
        <w:fldChar w:fldCharType="separate"/>
      </w:r>
      <w:r w:rsidR="00F64C22" w:rsidRPr="00F64C22">
        <w:rPr>
          <w:noProof/>
        </w:rPr>
        <w:t>(Kuznetsova, Brockhoff, &amp; Christensen, 2017)</w:t>
      </w:r>
      <w:r w:rsidR="00F64C22">
        <w:rPr>
          <w:noProof/>
        </w:rPr>
        <w:fldChar w:fldCharType="end"/>
      </w:r>
      <w:r>
        <w:rPr>
          <w:noProof/>
        </w:rPr>
        <w:t xml:space="preserve"> provides the possibility to compute p values using the Sa</w:t>
      </w:r>
      <w:r w:rsidR="00637323">
        <w:rPr>
          <w:noProof/>
        </w:rPr>
        <w:t>tt</w:t>
      </w:r>
      <w:r>
        <w:rPr>
          <w:noProof/>
        </w:rPr>
        <w:t>erthwaite degrees of freedom method</w:t>
      </w:r>
      <w:r w:rsidR="001E08DF">
        <w:rPr>
          <w:noProof/>
        </w:rPr>
        <w:t xml:space="preserve"> </w:t>
      </w:r>
      <w:r w:rsidR="00637323">
        <w:rPr>
          <w:noProof/>
        </w:rPr>
        <w:fldChar w:fldCharType="begin" w:fldLock="1"/>
      </w:r>
      <w:r w:rsidR="00841CA6">
        <w:rPr>
          <w:noProof/>
        </w:rPr>
        <w:instrText>ADDIN CSL_CITATION {"citationItems":[{"id":"ITEM-1","itemData":{"DOI":"10.1080/00401706.1969.10490732","ISSN":"15372723","abstract":"In calculating the variance of a mean or in constructing an approximate F-test, it is frequently necessary, particularly with unbalanced data, to form a linear function of mean squares, MS = Σai, where the ai are known constants. Satterthwaite [1] suggests that MS is approximately distributed as x2fE(MS)/ft where the degrees of freedom is estimated by, f = (MS)2/Σ[(aiMSi)2/fi], where fi is the degrees of freedom associated with MSi. Satterthwaite remarks that caution should be used in applying this formula where some of the ai are negative. The primary purpose of this paper is to investigate the validity of Satterthwaite's procedure when some MSi are subtracted. Due to the mathematical complexity of the distribution of MS, the problem is studied by a computer simulation. © 1969 Taylor &amp; Francis Group, LLC.","author":[{"dropping-particle":"","family":"Gaylor","given":"D. W.","non-dropping-particle":"","parse-names":false,"suffix":""},{"dropping-particle":"","family":"Hopper","given":"F N","non-dropping-particle":"","parse-names":false,"suffix":""}],"container-title":"Technometrics","id":"ITEM-1","issue":"4","issued":{"date-parts":[["1969"]]},"page":"691-706","title":"Estimating the Degrees of Freedom for Linear Combinations of Mean Squares by Satterthwaite's Formula","type":"article-journal","volume":"11"},"uris":["http://www.mendeley.com/documents/?uuid=95248f73-aff9-431e-a657-b2692b55ef26"]}],"mendeley":{"formattedCitation":"(Gaylor &amp; Hopper, 1969)","plainTextFormattedCitation":"(Gaylor &amp; Hopper, 1969)","previouslyFormattedCitation":"(Gaylor &amp; Hopper, 1969)"},"properties":{"noteIndex":0},"schema":"https://github.com/citation-style-language/schema/raw/master/csl-citation.json"}</w:instrText>
      </w:r>
      <w:r w:rsidR="00637323">
        <w:rPr>
          <w:noProof/>
        </w:rPr>
        <w:fldChar w:fldCharType="separate"/>
      </w:r>
      <w:r w:rsidR="00637323" w:rsidRPr="00637323">
        <w:rPr>
          <w:noProof/>
        </w:rPr>
        <w:t>(Gaylor &amp; Hopper, 1969)</w:t>
      </w:r>
      <w:r w:rsidR="00637323">
        <w:rPr>
          <w:noProof/>
        </w:rPr>
        <w:fldChar w:fldCharType="end"/>
      </w:r>
      <w:r>
        <w:rPr>
          <w:noProof/>
        </w:rPr>
        <w:t>. The authors of the lme4 package</w:t>
      </w:r>
      <w:r w:rsidR="00F64C22">
        <w:rPr>
          <w:noProof/>
        </w:rPr>
        <w:t xml:space="preserve"> </w:t>
      </w:r>
      <w:r w:rsidR="00F64C22">
        <w:rPr>
          <w:noProof/>
        </w:rPr>
        <w:fldChar w:fldCharType="begin" w:fldLock="1"/>
      </w:r>
      <w:r w:rsidR="00F64C22">
        <w:rPr>
          <w:noProof/>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title":"Fitting linear mixed-effects models using lme4","type":"article-journal","volume":"67"},"uris":["http://www.mendeley.com/documents/?uuid=6e60e806-5dd9-4d32-b0ba-2b1dba40f823"]}],"mendeley":{"formattedCitation":"(Bates, Mächler, Bolker, &amp; Walker, 2015)","plainTextFormattedCitation":"(Bates, Mächler, Bolker, &amp; Walker, 2015)","previouslyFormattedCitation":"(Bates, Mächler, Bolker, &amp; Walker, 2015)"},"properties":{"noteIndex":0},"schema":"https://github.com/citation-style-language/schema/raw/master/csl-citation.json"}</w:instrText>
      </w:r>
      <w:r w:rsidR="00F64C22">
        <w:rPr>
          <w:noProof/>
        </w:rPr>
        <w:fldChar w:fldCharType="separate"/>
      </w:r>
      <w:r w:rsidR="00F64C22" w:rsidRPr="00F64C22">
        <w:rPr>
          <w:noProof/>
        </w:rPr>
        <w:t>(Bates, Mächler, Bolker, &amp; Walker, 2015)</w:t>
      </w:r>
      <w:r w:rsidR="00F64C22">
        <w:rPr>
          <w:noProof/>
        </w:rPr>
        <w:fldChar w:fldCharType="end"/>
      </w:r>
      <w:r>
        <w:rPr>
          <w:noProof/>
        </w:rPr>
        <w:t xml:space="preserve"> recommend to rely on coefficients and their standard errors alone to estimate the impact of the Condition of Interest. p values from the lmerTest package should thus be regarded as complimentary rather than essential tool. Nonetheless, we believe that p values for the variables of interest are </w:t>
      </w:r>
      <w:r w:rsidR="00F64C22">
        <w:rPr>
          <w:noProof/>
        </w:rPr>
        <w:t xml:space="preserve">an </w:t>
      </w:r>
      <w:r>
        <w:rPr>
          <w:noProof/>
        </w:rPr>
        <w:t xml:space="preserve">appropriate, simple proxy for detection of differences between conditions, </w:t>
      </w:r>
      <w:r w:rsidR="00F64C22">
        <w:rPr>
          <w:noProof/>
        </w:rPr>
        <w:t xml:space="preserve">and </w:t>
      </w:r>
      <w:r>
        <w:rPr>
          <w:noProof/>
        </w:rPr>
        <w:t>allow a quick-and-dirty judgement of whether the Condition</w:t>
      </w:r>
      <w:r w:rsidR="00F64C22">
        <w:rPr>
          <w:noProof/>
        </w:rPr>
        <w:t>O</w:t>
      </w:r>
      <w:r>
        <w:rPr>
          <w:noProof/>
        </w:rPr>
        <w:t xml:space="preserve">fInterest has a significant impact </w:t>
      </w:r>
      <w:r w:rsidR="00F64C22">
        <w:rPr>
          <w:noProof/>
        </w:rPr>
        <w:t xml:space="preserve">in </w:t>
      </w:r>
      <w:r>
        <w:rPr>
          <w:noProof/>
        </w:rPr>
        <w:t xml:space="preserve">a simulated dataset. After loading lmerTest, we can inspect coefficient, standard errors and p values </w:t>
      </w:r>
      <w:r w:rsidR="00F64C22">
        <w:rPr>
          <w:noProof/>
        </w:rPr>
        <w:t xml:space="preserve">with the summary() function from R core </w:t>
      </w:r>
      <w:r w:rsidR="00F64C22">
        <w:rPr>
          <w:noProof/>
        </w:rPr>
        <w:fldChar w:fldCharType="begin" w:fldLock="1"/>
      </w:r>
      <w:r w:rsidR="00F64C22">
        <w:rPr>
          <w:noProof/>
        </w:rPr>
        <w:instrText>ADDIN CSL_CITATION {"citationItems":[{"id":"ITEM-1","itemData":{"author":[{"dropping-particle":"","family":"R Core Team","given":"","non-dropping-particle":"","parse-names":false,"suffix":""}],"id":"ITEM-1","issued":{"date-parts":[["2017"]]},"publisher-place":"Vienna, Austria","title":"A Language and Environment for Statistical Computing. R Foundation for Statistical Computing,","type":"article"},"uris":["http://www.mendeley.com/documents/?uuid=0b2dce2c-d964-4a06-9f40-cf17e59b6f18"]}],"mendeley":{"formattedCitation":"(R Core Team, 2017)","plainTextFormattedCitation":"(R Core Team, 2017)","previouslyFormattedCitation":"(R Core Team, 2017)"},"properties":{"noteIndex":0},"schema":"https://github.com/citation-style-language/schema/raw/master/csl-citation.json"}</w:instrText>
      </w:r>
      <w:r w:rsidR="00F64C22">
        <w:rPr>
          <w:noProof/>
        </w:rPr>
        <w:fldChar w:fldCharType="separate"/>
      </w:r>
      <w:r w:rsidR="00F64C22" w:rsidRPr="00F64C22">
        <w:rPr>
          <w:noProof/>
        </w:rPr>
        <w:t>(R Core Team, 2017)</w:t>
      </w:r>
      <w:r w:rsidR="00F64C22">
        <w:rPr>
          <w:noProof/>
        </w:rPr>
        <w:fldChar w:fldCharType="end"/>
      </w:r>
      <w:r w:rsidR="00F64C22">
        <w:rPr>
          <w:noProof/>
        </w:rPr>
        <w:t>.</w:t>
      </w:r>
    </w:p>
    <w:p w14:paraId="3EAB012E" w14:textId="3B27E10E" w:rsidR="009446EB" w:rsidRDefault="009446EB" w:rsidP="0091715E">
      <w:pPr>
        <w:pStyle w:val="Heading3"/>
        <w:jc w:val="both"/>
        <w:rPr>
          <w:noProof/>
        </w:rPr>
      </w:pPr>
      <w:r>
        <w:rPr>
          <w:noProof/>
        </w:rPr>
        <w:t>Precision</w:t>
      </w:r>
    </w:p>
    <w:p w14:paraId="57E76273" w14:textId="10ACE985" w:rsidR="002E0125" w:rsidRDefault="009446EB" w:rsidP="0091715E">
      <w:pPr>
        <w:pStyle w:val="NoSpacing"/>
        <w:jc w:val="both"/>
        <w:rPr>
          <w:noProof/>
        </w:rPr>
      </w:pPr>
      <w:r>
        <w:rPr>
          <w:noProof/>
        </w:rPr>
        <w:t>Keep in mind that, in the above model, the coefficient of "</w:t>
      </w:r>
      <w:r w:rsidRPr="0089698A">
        <w:rPr>
          <w:b/>
          <w:bCs/>
          <w:noProof/>
        </w:rPr>
        <w:t>Difference</w:t>
      </w:r>
      <w:r>
        <w:rPr>
          <w:noProof/>
        </w:rPr>
        <w:t xml:space="preserve">" corresponds to the slope of the psychometric function. To capture to what extent a manipulation impacts the slope (as a proxy for precision), one needs to determine how much the slope differs between two conditions. </w:t>
      </w:r>
      <w:r w:rsidR="00982C4B">
        <w:rPr>
          <w:noProof/>
        </w:rPr>
        <w:t xml:space="preserve">This corresponds to the </w:t>
      </w:r>
      <w:r>
        <w:rPr>
          <w:noProof/>
        </w:rPr>
        <w:t>interaction between "</w:t>
      </w:r>
      <w:r w:rsidRPr="0089698A">
        <w:rPr>
          <w:b/>
          <w:bCs/>
          <w:noProof/>
        </w:rPr>
        <w:t>Condition of Interest</w:t>
      </w:r>
      <w:r>
        <w:rPr>
          <w:noProof/>
        </w:rPr>
        <w:t>" and "</w:t>
      </w:r>
      <w:r w:rsidRPr="0089698A">
        <w:rPr>
          <w:b/>
          <w:bCs/>
          <w:noProof/>
        </w:rPr>
        <w:t>Difference</w:t>
      </w:r>
      <w:r>
        <w:rPr>
          <w:noProof/>
        </w:rPr>
        <w:t xml:space="preserve">" in our model. </w:t>
      </w:r>
      <w:r w:rsidR="005020AA">
        <w:rPr>
          <w:noProof/>
        </w:rPr>
        <w:t>We thus add an interaction between “</w:t>
      </w:r>
      <w:r w:rsidR="005020AA" w:rsidRPr="0089698A">
        <w:rPr>
          <w:b/>
          <w:bCs/>
          <w:noProof/>
        </w:rPr>
        <w:t>Condition</w:t>
      </w:r>
      <w:r w:rsidR="0089698A">
        <w:rPr>
          <w:b/>
          <w:bCs/>
          <w:noProof/>
        </w:rPr>
        <w:t xml:space="preserve"> </w:t>
      </w:r>
      <w:r w:rsidR="005020AA" w:rsidRPr="0089698A">
        <w:rPr>
          <w:b/>
          <w:bCs/>
          <w:noProof/>
        </w:rPr>
        <w:t>Of</w:t>
      </w:r>
      <w:r w:rsidR="0089698A">
        <w:rPr>
          <w:b/>
          <w:bCs/>
          <w:noProof/>
        </w:rPr>
        <w:t xml:space="preserve"> </w:t>
      </w:r>
      <w:r w:rsidR="005020AA" w:rsidRPr="0089698A">
        <w:rPr>
          <w:b/>
          <w:bCs/>
          <w:noProof/>
        </w:rPr>
        <w:t>Interest</w:t>
      </w:r>
      <w:r w:rsidR="005020AA">
        <w:rPr>
          <w:noProof/>
        </w:rPr>
        <w:t>” and “</w:t>
      </w:r>
      <w:r w:rsidR="002E0125" w:rsidRPr="0089698A">
        <w:rPr>
          <w:b/>
          <w:bCs/>
          <w:noProof/>
        </w:rPr>
        <w:t>Difference</w:t>
      </w:r>
      <w:r w:rsidR="002E0125">
        <w:rPr>
          <w:noProof/>
        </w:rPr>
        <w:t>” to the GLMM we used above to test for PSEs differences.</w:t>
      </w:r>
    </w:p>
    <w:p w14:paraId="6CA5561F" w14:textId="5071B613" w:rsidR="00982C4B" w:rsidRDefault="00982C4B" w:rsidP="0091715E">
      <w:pPr>
        <w:pStyle w:val="NoSpacing"/>
        <w:jc w:val="both"/>
        <w:rPr>
          <w:noProof/>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5"/>
        <w:gridCol w:w="985"/>
      </w:tblGrid>
      <w:tr w:rsidR="006B6DB3" w14:paraId="155AC838" w14:textId="77777777" w:rsidTr="00E74A63">
        <w:tc>
          <w:tcPr>
            <w:tcW w:w="8365" w:type="dxa"/>
          </w:tcPr>
          <w:p w14:paraId="2A8A3F39" w14:textId="691E65DD" w:rsidR="006B6DB3" w:rsidRPr="00CC4D9C" w:rsidRDefault="00637323" w:rsidP="00E74A63">
            <w:pPr>
              <w:rPr>
                <w:i/>
                <w:iCs/>
              </w:rPr>
            </w:pPr>
            <m:oMathPara>
              <m:oMath>
                <m:r>
                  <w:rPr>
                    <w:rFonts w:ascii="Cambria Math" w:hAnsi="Cambria Math"/>
                  </w:rPr>
                  <m:t>Response ~ ConditionOfInterest*Diff+</m:t>
                </m:r>
                <m:d>
                  <m:dPr>
                    <m:ctrlPr>
                      <w:rPr>
                        <w:rFonts w:ascii="Cambria Math" w:hAnsi="Cambria Math"/>
                        <w:i/>
                        <w:iCs/>
                      </w:rPr>
                    </m:ctrlPr>
                  </m:dPr>
                  <m:e>
                    <m:r>
                      <w:rPr>
                        <w:rFonts w:ascii="Cambria Math" w:hAnsi="Cambria Math"/>
                      </w:rPr>
                      <m:t>Diff+ ConditionOfInterest</m:t>
                    </m:r>
                  </m:e>
                  <m:e>
                    <m:r>
                      <w:rPr>
                        <w:rFonts w:ascii="Cambria Math" w:hAnsi="Cambria Math"/>
                      </w:rPr>
                      <m:t>ID</m:t>
                    </m:r>
                  </m:e>
                </m:d>
                <m:r>
                  <w:rPr>
                    <w:rFonts w:ascii="Cambria Math" w:hAnsi="Cambria Math"/>
                  </w:rPr>
                  <m:t xml:space="preserve">+ </m:t>
                </m:r>
                <m:d>
                  <m:dPr>
                    <m:ctrlPr>
                      <w:rPr>
                        <w:rFonts w:ascii="Cambria Math" w:hAnsi="Cambria Math"/>
                        <w:i/>
                        <w:iCs/>
                      </w:rPr>
                    </m:ctrlPr>
                  </m:dPr>
                  <m:e>
                    <m:r>
                      <w:rPr>
                        <w:rFonts w:ascii="Cambria Math" w:hAnsi="Cambria Math"/>
                      </w:rPr>
                      <m:t>Diff+ ConditionOfInterest</m:t>
                    </m:r>
                  </m:e>
                  <m:e>
                    <m:r>
                      <w:rPr>
                        <w:rFonts w:ascii="Cambria Math" w:hAnsi="Cambria Math"/>
                      </w:rPr>
                      <m:t>StandardValue</m:t>
                    </m:r>
                  </m:e>
                </m:d>
              </m:oMath>
            </m:oMathPara>
          </w:p>
        </w:tc>
        <w:tc>
          <w:tcPr>
            <w:tcW w:w="985" w:type="dxa"/>
          </w:tcPr>
          <w:p w14:paraId="14A83DE2" w14:textId="77777777" w:rsidR="006B6DB3" w:rsidRDefault="006B6DB3" w:rsidP="00E74A63">
            <w:r>
              <w:t>(1)</w:t>
            </w:r>
          </w:p>
        </w:tc>
      </w:tr>
    </w:tbl>
    <w:p w14:paraId="4CC4437A" w14:textId="18C5C9D0" w:rsidR="009446EB" w:rsidRDefault="002E0125" w:rsidP="002E0125">
      <w:pPr>
        <w:pStyle w:val="NoSpacing"/>
        <w:spacing w:before="240"/>
        <w:jc w:val="both"/>
        <w:rPr>
          <w:noProof/>
        </w:rPr>
      </w:pPr>
      <w:r>
        <w:rPr>
          <w:noProof/>
        </w:rPr>
        <w:t>As above, we can recover the p value for the interaction between “ConditionOfInterest” and “Difference” with the summary() function after loading the lmerTest package. Importantly, the same disclaimers about the interpretation of p values apply as above.</w:t>
      </w:r>
    </w:p>
    <w:p w14:paraId="321A787F" w14:textId="77777777" w:rsidR="002E0125" w:rsidRDefault="002E0125" w:rsidP="0091715E">
      <w:pPr>
        <w:pStyle w:val="NoSpacing"/>
        <w:jc w:val="both"/>
        <w:rPr>
          <w:noProof/>
        </w:rPr>
      </w:pPr>
    </w:p>
    <w:p w14:paraId="623E6523" w14:textId="77777777" w:rsidR="002E0125" w:rsidRDefault="002E0125" w:rsidP="0091715E">
      <w:pPr>
        <w:pStyle w:val="NoSpacing"/>
        <w:jc w:val="both"/>
        <w:rPr>
          <w:noProof/>
        </w:rPr>
      </w:pPr>
    </w:p>
    <w:p w14:paraId="629B5785" w14:textId="182C96BC" w:rsidR="009446EB" w:rsidRDefault="009446EB" w:rsidP="0091715E">
      <w:pPr>
        <w:pStyle w:val="NoSpacing"/>
        <w:jc w:val="both"/>
        <w:rPr>
          <w:noProof/>
        </w:rPr>
      </w:pPr>
      <w:r w:rsidRPr="009446EB">
        <w:rPr>
          <w:rStyle w:val="Heading2Char"/>
        </w:rPr>
        <w:t>Computing the Power from Simulations</w:t>
      </w:r>
    </w:p>
    <w:p w14:paraId="623D2868" w14:textId="4674BE3B" w:rsidR="00DF13AC" w:rsidRDefault="009446EB" w:rsidP="0091715E">
      <w:pPr>
        <w:pStyle w:val="NoSpacing"/>
        <w:jc w:val="both"/>
        <w:rPr>
          <w:noProof/>
        </w:rPr>
      </w:pPr>
      <w:r>
        <w:rPr>
          <w:noProof/>
        </w:rPr>
        <w:t>To simulate the power with a given set of parameters, we need to execute the above procedure sufficient times (we recommend</w:t>
      </w:r>
      <w:r w:rsidR="00F63588">
        <w:rPr>
          <w:noProof/>
        </w:rPr>
        <w:t xml:space="preserve"> at least</w:t>
      </w:r>
      <w:r>
        <w:rPr>
          <w:noProof/>
        </w:rPr>
        <w:t xml:space="preserve"> 1000 times, although this might be too time consuming </w:t>
      </w:r>
      <w:r w:rsidR="007D3B6E">
        <w:rPr>
          <w:noProof/>
        </w:rPr>
        <w:t xml:space="preserve">in R </w:t>
      </w:r>
      <w:r>
        <w:rPr>
          <w:noProof/>
        </w:rPr>
        <w:t>for studies with a high count of subjects and</w:t>
      </w:r>
      <w:r w:rsidR="00F63588">
        <w:rPr>
          <w:noProof/>
        </w:rPr>
        <w:t>/</w:t>
      </w:r>
      <w:r>
        <w:rPr>
          <w:noProof/>
        </w:rPr>
        <w:t>or trials;</w:t>
      </w:r>
      <w:r w:rsidR="007D3B6E">
        <w:rPr>
          <w:noProof/>
        </w:rPr>
        <w:t xml:space="preserve"> a much faster Julia implementation can be found under  </w:t>
      </w:r>
      <w:hyperlink r:id="rId15" w:history="1">
        <w:r w:rsidR="007D3B6E">
          <w:rPr>
            <w:rStyle w:val="Hyperlink"/>
          </w:rPr>
          <w:t>https://github.com/b-jorges/Power-Analyses-Psychophysics</w:t>
        </w:r>
      </w:hyperlink>
      <w:r>
        <w:rPr>
          <w:noProof/>
        </w:rPr>
        <w:t>), and calculate the ratio of simulations in which the test model is significantly better than the test model, given a certain false positive rate (typically 0.05). To this end, we establish functions containing the above procedure</w:t>
      </w:r>
      <w:r w:rsidR="00F63588">
        <w:rPr>
          <w:noProof/>
        </w:rPr>
        <w:t>. Then, we determine a range of subject</w:t>
      </w:r>
      <w:r w:rsidR="00652EB8">
        <w:rPr>
          <w:noProof/>
        </w:rPr>
        <w:t xml:space="preserve"> counts for which we want to compute the power. Typically, participant counts between 10 and 20 should allow to detect most relevant effects. Fewer are generally not recommended unless there is strong evidence that between-participant variability is really low. </w:t>
      </w:r>
      <w:r w:rsidR="00A03271" w:rsidRPr="00A03271">
        <w:rPr>
          <w:noProof/>
        </w:rPr>
        <w:t xml:space="preserve">Then, we execute </w:t>
      </w:r>
      <w:r w:rsidR="00652EB8">
        <w:rPr>
          <w:noProof/>
        </w:rPr>
        <w:t xml:space="preserve">thiss </w:t>
      </w:r>
      <w:r w:rsidR="00A03271" w:rsidRPr="00A03271">
        <w:rPr>
          <w:noProof/>
        </w:rPr>
        <w:t>method "nIterations" times for each number of subjects specified above, both for precision and accuracy.</w:t>
      </w:r>
      <w:r w:rsidR="007D0ECC">
        <w:rPr>
          <w:noProof/>
        </w:rPr>
        <w:t xml:space="preserve"> </w:t>
      </w:r>
      <w:r w:rsidR="00805342" w:rsidRPr="00805342">
        <w:rPr>
          <w:noProof/>
        </w:rPr>
        <w:t xml:space="preserve">Once the simulation </w:t>
      </w:r>
      <w:r w:rsidR="00805342" w:rsidRPr="00805342">
        <w:rPr>
          <w:noProof/>
        </w:rPr>
        <w:lastRenderedPageBreak/>
        <w:t xml:space="preserve">process is finished, we </w:t>
      </w:r>
      <w:r w:rsidR="007D0ECC">
        <w:rPr>
          <w:noProof/>
        </w:rPr>
        <w:t xml:space="preserve">can </w:t>
      </w:r>
      <w:r w:rsidR="00805342" w:rsidRPr="00805342">
        <w:rPr>
          <w:noProof/>
        </w:rPr>
        <w:t>plot the data  for each number of subjects</w:t>
      </w:r>
      <w:r w:rsidR="007D0ECC">
        <w:rPr>
          <w:noProof/>
        </w:rPr>
        <w:t>, which might ressemble our example illustrated in</w:t>
      </w:r>
      <w:r w:rsidR="009E50EB">
        <w:rPr>
          <w:noProof/>
        </w:rPr>
        <w:t xml:space="preserve"> </w:t>
      </w:r>
      <w:r w:rsidR="009E50EB">
        <w:rPr>
          <w:noProof/>
        </w:rPr>
        <w:fldChar w:fldCharType="begin"/>
      </w:r>
      <w:r w:rsidR="009E50EB">
        <w:rPr>
          <w:noProof/>
        </w:rPr>
        <w:instrText xml:space="preserve"> REF _Ref37198802 \h </w:instrText>
      </w:r>
      <w:r w:rsidR="009E50EB">
        <w:rPr>
          <w:noProof/>
        </w:rPr>
      </w:r>
      <w:r w:rsidR="009E50EB">
        <w:rPr>
          <w:noProof/>
        </w:rPr>
        <w:fldChar w:fldCharType="separate"/>
      </w:r>
      <w:r w:rsidR="009E50EB">
        <w:t xml:space="preserve">Figure </w:t>
      </w:r>
      <w:r w:rsidR="009E50EB">
        <w:rPr>
          <w:noProof/>
        </w:rPr>
        <w:t>3</w:t>
      </w:r>
      <w:r w:rsidR="009E50EB">
        <w:rPr>
          <w:noProof/>
        </w:rPr>
        <w:fldChar w:fldCharType="end"/>
      </w:r>
      <w:r w:rsidR="007D0ECC">
        <w:rPr>
          <w:noProof/>
        </w:rPr>
        <w:t>.</w:t>
      </w:r>
    </w:p>
    <w:p w14:paraId="6142EC8E" w14:textId="17713DD4" w:rsidR="00656C7B" w:rsidRDefault="00656C7B" w:rsidP="0091715E">
      <w:pPr>
        <w:pStyle w:val="Heading1"/>
        <w:jc w:val="both"/>
        <w:rPr>
          <w:noProof/>
        </w:rPr>
      </w:pPr>
      <w:r>
        <w:rPr>
          <w:noProof/>
        </w:rPr>
        <w:t>Comparing the power for the GLMM and the Two-Level approach</w:t>
      </w:r>
    </w:p>
    <w:p w14:paraId="5F79ED15" w14:textId="53C52183" w:rsidR="00656C7B" w:rsidRDefault="00656C7B" w:rsidP="0091715E">
      <w:pPr>
        <w:pStyle w:val="NoSpacing"/>
        <w:jc w:val="both"/>
        <w:rPr>
          <w:noProof/>
        </w:rPr>
      </w:pPr>
      <w:r>
        <w:rPr>
          <w:noProof/>
        </w:rPr>
        <w:t xml:space="preserve">Moscatelli &amp; Lacquaniti (2012) argue that power is lost when using the Two-Level approach. While this is an intuitive notion, it has, to our knowledge, </w:t>
      </w:r>
      <w:r w:rsidR="0015249C">
        <w:rPr>
          <w:noProof/>
        </w:rPr>
        <w:t xml:space="preserve">only been </w:t>
      </w:r>
      <w:r>
        <w:rPr>
          <w:noProof/>
        </w:rPr>
        <w:t xml:space="preserve">confirmed </w:t>
      </w:r>
      <w:r w:rsidR="0015249C">
        <w:rPr>
          <w:noProof/>
        </w:rPr>
        <w:t>for PSEs, and only for one combination of dataset parameters</w:t>
      </w:r>
      <w:r>
        <w:rPr>
          <w:noProof/>
        </w:rPr>
        <w:t>. We thus use the above power simulations to quantify just how much power is lost when using the Two-Level approach in comparison to the GLMM approach. We will use the above procedure to simulate power for the GLMM approach.</w:t>
      </w:r>
    </w:p>
    <w:p w14:paraId="6389353D" w14:textId="77777777" w:rsidR="00656C7B" w:rsidRDefault="00656C7B" w:rsidP="0091715E">
      <w:pPr>
        <w:pStyle w:val="NoSpacing"/>
        <w:jc w:val="both"/>
        <w:rPr>
          <w:noProof/>
        </w:rPr>
      </w:pPr>
    </w:p>
    <w:p w14:paraId="21CC539B" w14:textId="69EDE92B" w:rsidR="00656C7B" w:rsidRDefault="00656C7B" w:rsidP="0091715E">
      <w:pPr>
        <w:pStyle w:val="Heading2"/>
        <w:jc w:val="both"/>
        <w:rPr>
          <w:noProof/>
        </w:rPr>
      </w:pPr>
      <w:r>
        <w:rPr>
          <w:noProof/>
        </w:rPr>
        <w:t>Estimating population parameters of the psychometric functions with the Two-Level approach</w:t>
      </w:r>
    </w:p>
    <w:p w14:paraId="36B0311C" w14:textId="77777777" w:rsidR="00656C7B" w:rsidRDefault="00656C7B" w:rsidP="0091715E">
      <w:pPr>
        <w:pStyle w:val="NoSpacing"/>
        <w:jc w:val="both"/>
        <w:rPr>
          <w:noProof/>
        </w:rPr>
      </w:pPr>
    </w:p>
    <w:p w14:paraId="24A979CE" w14:textId="325DD9D2" w:rsidR="00167063" w:rsidRDefault="00656C7B" w:rsidP="0091715E">
      <w:pPr>
        <w:pStyle w:val="NoSpacing"/>
        <w:jc w:val="both"/>
        <w:rPr>
          <w:noProof/>
        </w:rPr>
      </w:pPr>
      <w:r>
        <w:rPr>
          <w:noProof/>
        </w:rPr>
        <w:t>For the Two-Level approach, one would first fit psychometric functions for each condition and participant. Then, one would conduct a t.test or an anova to test whether they are different. While there are different methods to fit psychometric functions that each have their own benefits, we use a direction likelihood maximization method</w:t>
      </w:r>
      <w:r w:rsidR="00FD62D4">
        <w:rPr>
          <w:noProof/>
        </w:rPr>
        <w:t xml:space="preserve"> </w:t>
      </w:r>
      <w:r w:rsidR="00FD62D4">
        <w:rPr>
          <w:noProof/>
        </w:rPr>
        <w:fldChar w:fldCharType="begin" w:fldLock="1"/>
      </w:r>
      <w:r w:rsidR="00FD62D4">
        <w:rPr>
          <w:noProof/>
        </w:rPr>
        <w:instrText>ADDIN CSL_CITATION {"citationItems":[{"id":"ITEM-1","itemData":{"DOI":"10.1017/CBO9781107415324.004","ISBN":"9788578110796","ISSN":"1098-6596","PMID":"25246403","author":[{"dropping-particle":"","family":"Prins","given":"N","non-dropping-particle":"","parse-names":false,"suffix":""},{"dropping-particle":"","family":"Kingdom","given":"F","non-dropping-particle":"","parse-names":false,"suffix":""}],"id":"ITEM-1","issued":{"date-parts":[["2016"]]},"publisher":"Academic Press","publisher-place":"London","title":"Psychophysics: A Practical Introduction","type":"book"},"uris":["http://www.mendeley.com/documents/?uuid=c42d84a8-2bb8-4b8f-a073-baeecec17120"]},{"id":"ITEM-2","itemData":{"ISBN":"9781461444749","author":[{"dropping-particle":"","family":"Knoblauch","given":"Kenneth","non-dropping-particle":"","parse-names":false,"suffix":""},{"dropping-particle":"","family":"Maloney","given":"Laurence T.","non-dropping-particle":"","parse-names":false,"suffix":""}],"id":"ITEM-2","issued":{"date-parts":[["2012"]]},"number-of-pages":"375","publisher":"Springer","publisher-place":"New York","title":"Modelling psychophysical data in R","type":"book"},"uris":["http://www.mendeley.com/documents/?uuid=0ea6b55d-c24f-4860-a5ca-3bb9df6a6fcb"]}],"mendeley":{"formattedCitation":"(Knoblauch &amp; Maloney, 2012; Prins &amp; Kingdom, 2016)","plainTextFormattedCitation":"(Knoblauch &amp; Maloney, 2012; Prins &amp; Kingdom, 2016)","previouslyFormattedCitation":"(Knoblauch &amp; Maloney, 2012; Prins &amp; Kingdom, 2016)"},"properties":{"noteIndex":0},"schema":"https://github.com/citation-style-language/schema/raw/master/csl-citation.json"}</w:instrText>
      </w:r>
      <w:r w:rsidR="00FD62D4">
        <w:rPr>
          <w:noProof/>
        </w:rPr>
        <w:fldChar w:fldCharType="separate"/>
      </w:r>
      <w:r w:rsidR="00FD62D4" w:rsidRPr="00FD62D4">
        <w:rPr>
          <w:noProof/>
        </w:rPr>
        <w:t>(Knoblauch &amp; Maloney, 2012; Prins &amp; Kingdom, 2016)</w:t>
      </w:r>
      <w:r w:rsidR="00FD62D4">
        <w:rPr>
          <w:noProof/>
        </w:rPr>
        <w:fldChar w:fldCharType="end"/>
      </w:r>
      <w:r>
        <w:rPr>
          <w:noProof/>
        </w:rPr>
        <w:t>, implemented in the R package quicksy</w:t>
      </w:r>
      <w:r w:rsidR="00FD62D4">
        <w:rPr>
          <w:noProof/>
        </w:rPr>
        <w:t xml:space="preserve"> </w:t>
      </w:r>
      <w:r w:rsidR="00FD62D4">
        <w:rPr>
          <w:noProof/>
        </w:rPr>
        <w:fldChar w:fldCharType="begin" w:fldLock="1"/>
      </w:r>
      <w:r w:rsidR="00A3068E">
        <w:rPr>
          <w:noProof/>
        </w:rPr>
        <w:instrText>ADDIN CSL_CITATION {"citationItems":[{"id":"ITEM-1","itemData":{"ISSN":"20734859","abstract":"quickpsy is a package to parametrically fit psychometric functions. In comparison with previous R packages, quickpsy was built to easily fit and plot data for multiple groups. Here, we describe the standard parametric model used to fit psychometric functions and the standard estimation of its parameters using maximum likelihood. We also provide examples of usage of quickpsy, including how allowing the lapse rate to vary can sometimes eliminate the bias in parameter estimation, but not in general. Finally, we describe some implementation details, such as how to avoid the problems associated to round-off errors in the maximisation of the likelihood or the use of closures and non-standard evaluation functions.","author":[{"dropping-particle":"","family":"Linares","given":"Daniel","non-dropping-particle":"","parse-names":false,"suffix":""},{"dropping-particle":"","family":"López-Moliner","given":"Joan","non-dropping-particle":"","parse-names":false,"suffix":""}],"container-title":"The R Journal","id":"ITEM-1","issue":"1","issued":{"date-parts":[["2016"]]},"page":"122-131","title":"quickpsy: An R Package to Fit Psychometric Functions for Multiple Groups","type":"article-journal","volume":"8"},"uris":["http://www.mendeley.com/documents/?uuid=8a485358-cf3c-4642-ac6d-7cd189612ad9"]}],"mendeley":{"formattedCitation":"(Linares &amp; López-Moliner, 2016)","plainTextFormattedCitation":"(Linares &amp; López-Moliner, 2016)","previouslyFormattedCitation":"(Linares &amp; López-Moliner, 2016)"},"properties":{"noteIndex":0},"schema":"https://github.com/citation-style-language/schema/raw/master/csl-citation.json"}</w:instrText>
      </w:r>
      <w:r w:rsidR="00FD62D4">
        <w:rPr>
          <w:noProof/>
        </w:rPr>
        <w:fldChar w:fldCharType="separate"/>
      </w:r>
      <w:r w:rsidR="00FD62D4" w:rsidRPr="00FD62D4">
        <w:rPr>
          <w:noProof/>
        </w:rPr>
        <w:t>(Linares &amp; López-Moliner, 2016)</w:t>
      </w:r>
      <w:r w:rsidR="00FD62D4">
        <w:rPr>
          <w:noProof/>
        </w:rPr>
        <w:fldChar w:fldCharType="end"/>
      </w:r>
      <w:r>
        <w:rPr>
          <w:noProof/>
        </w:rPr>
        <w:t>. The bootstrap option is used to compute confidence intervals, which allow for statistical comparisons. However, the quickpsy package currently does not include an option to estimate population-wide parameters. We thus deactiv</w:t>
      </w:r>
      <w:r w:rsidR="00E402C1">
        <w:rPr>
          <w:noProof/>
        </w:rPr>
        <w:t>ate</w:t>
      </w:r>
      <w:r>
        <w:rPr>
          <w:noProof/>
        </w:rPr>
        <w:t xml:space="preserve"> the bootstrap option, which speeds up the fitting process significantly.</w:t>
      </w:r>
      <w:r w:rsidR="002A0D12">
        <w:rPr>
          <w:noProof/>
        </w:rPr>
        <w:t xml:space="preserve"> </w:t>
      </w:r>
      <w:r w:rsidR="00167063" w:rsidRPr="00167063">
        <w:rPr>
          <w:noProof/>
        </w:rPr>
        <w:t>Then, we extract the parameters and bring the output of quickpsy into the adequate format for ANOVA analysis.</w:t>
      </w:r>
      <w:r w:rsidR="002A0D12">
        <w:rPr>
          <w:noProof/>
        </w:rPr>
        <w:t xml:space="preserve"> </w:t>
      </w:r>
      <w:r w:rsidR="00167063" w:rsidRPr="00167063">
        <w:rPr>
          <w:noProof/>
        </w:rPr>
        <w:t>Finally, we perform ANOVA</w:t>
      </w:r>
      <w:r w:rsidR="002A0D12">
        <w:rPr>
          <w:noProof/>
        </w:rPr>
        <w:t>s</w:t>
      </w:r>
      <w:r w:rsidR="00167063" w:rsidRPr="00167063">
        <w:rPr>
          <w:noProof/>
        </w:rPr>
        <w:t xml:space="preserve"> over means and standard deviations of the fitted psychometric functions</w:t>
      </w:r>
      <w:r w:rsidR="002A0D12">
        <w:rPr>
          <w:noProof/>
        </w:rPr>
        <w:t>, with Condition of Interest and Standard Values as main effects</w:t>
      </w:r>
      <w:r w:rsidR="00167063" w:rsidRPr="00167063">
        <w:rPr>
          <w:noProof/>
        </w:rPr>
        <w:t xml:space="preserve">. We are mainly interest in the main effect of Condition of Interest, so we extract the p value for this main effect for </w:t>
      </w:r>
      <w:r w:rsidR="00DF0FA4">
        <w:rPr>
          <w:noProof/>
        </w:rPr>
        <w:t xml:space="preserve">both </w:t>
      </w:r>
      <w:r w:rsidR="00167063" w:rsidRPr="00167063">
        <w:rPr>
          <w:noProof/>
        </w:rPr>
        <w:t>means and standard deviations of the psychometric function.</w:t>
      </w:r>
    </w:p>
    <w:p w14:paraId="4157E9D2" w14:textId="775DE19A" w:rsidR="000826C4" w:rsidRDefault="000826C4" w:rsidP="0091715E">
      <w:pPr>
        <w:pStyle w:val="NoSpacing"/>
        <w:jc w:val="both"/>
        <w:rPr>
          <w:noProof/>
        </w:rPr>
      </w:pPr>
      <w:r>
        <w:rPr>
          <w:noProof/>
        </w:rPr>
        <w:t xml:space="preserve">If the aim is not to </w:t>
      </w:r>
    </w:p>
    <w:p w14:paraId="3615E607" w14:textId="77777777" w:rsidR="000A74F9" w:rsidRDefault="000A74F9" w:rsidP="0091715E">
      <w:pPr>
        <w:pStyle w:val="NoSpacing"/>
        <w:jc w:val="both"/>
        <w:rPr>
          <w:noProof/>
        </w:rPr>
      </w:pPr>
    </w:p>
    <w:p w14:paraId="7BAA44D9" w14:textId="689A5EC1" w:rsidR="004330F3" w:rsidRDefault="004330F3" w:rsidP="0091715E">
      <w:pPr>
        <w:pStyle w:val="NoSpacing"/>
        <w:jc w:val="both"/>
        <w:rPr>
          <w:noProof/>
        </w:rPr>
      </w:pPr>
    </w:p>
    <w:p w14:paraId="0E0B3BA3" w14:textId="335E9715" w:rsidR="004330F3" w:rsidRDefault="004330F3" w:rsidP="0091715E">
      <w:pPr>
        <w:pStyle w:val="Heading2"/>
        <w:jc w:val="both"/>
        <w:rPr>
          <w:noProof/>
        </w:rPr>
      </w:pPr>
      <w:r>
        <w:rPr>
          <w:noProof/>
        </w:rPr>
        <w:t>Comparing the statistical power of each approach</w:t>
      </w:r>
    </w:p>
    <w:p w14:paraId="05523EB5" w14:textId="4C702A02" w:rsidR="00A03271" w:rsidRDefault="004330F3" w:rsidP="0091715E">
      <w:pPr>
        <w:pStyle w:val="NoSpacing"/>
        <w:jc w:val="both"/>
        <w:rPr>
          <w:noProof/>
        </w:rPr>
      </w:pPr>
      <w:r>
        <w:rPr>
          <w:noProof/>
        </w:rPr>
        <w:t>We pack these computations into functions and follow the same approach as above to compute the power for PSE and JND differences with the GLMM approach and the Two-Level approach. We use the same values we chose above.</w:t>
      </w:r>
      <w:r w:rsidR="00DF0FA4">
        <w:rPr>
          <w:noProof/>
        </w:rPr>
        <w:t xml:space="preserve"> Figure XX visualizes </w:t>
      </w:r>
      <w:r w:rsidR="00356920" w:rsidRPr="00356920">
        <w:rPr>
          <w:noProof/>
        </w:rPr>
        <w:t>the simulated power for each approach (GLMM/Two-Level) and measure (PSE/JND)</w:t>
      </w:r>
      <w:r w:rsidR="00356920">
        <w:rPr>
          <w:noProof/>
        </w:rPr>
        <w:t>.</w:t>
      </w:r>
      <w:r w:rsidR="00DF0FA4">
        <w:rPr>
          <w:noProof/>
        </w:rPr>
        <w:t xml:space="preserve"> We can see that </w:t>
      </w:r>
      <w:r w:rsidR="00A734B7">
        <w:rPr>
          <w:noProof/>
        </w:rPr>
        <w:t>the power for PSEs is generally so high that even the Two-Level approach achieves a power of nearly 1 for the whole range of participant counts. For the JNDs, the panorama is quite different. Whil</w:t>
      </w:r>
      <w:r w:rsidR="00B926E9">
        <w:rPr>
          <w:noProof/>
        </w:rPr>
        <w:t xml:space="preserve">e </w:t>
      </w:r>
      <w:r w:rsidR="00A734B7">
        <w:rPr>
          <w:noProof/>
        </w:rPr>
        <w:t>the GLMM approach obtains a satisfactory power almost from 10 participants on out, the Two-Level approach fails to detect population differences for many cases.</w:t>
      </w:r>
      <w:r w:rsidR="001A0A4D">
        <w:rPr>
          <w:noProof/>
        </w:rPr>
        <w:t xml:space="preserve"> To quantify by how much power differs </w:t>
      </w:r>
      <w:r w:rsidR="006632B6">
        <w:rPr>
          <w:noProof/>
        </w:rPr>
        <w:t xml:space="preserve">across a more diverse range of </w:t>
      </w:r>
      <w:r w:rsidR="00904C9F">
        <w:rPr>
          <w:noProof/>
        </w:rPr>
        <w:t>power levels</w:t>
      </w:r>
      <w:r w:rsidR="006632B6">
        <w:rPr>
          <w:noProof/>
        </w:rPr>
        <w:t xml:space="preserve">, we repeat this process another three times with </w:t>
      </w:r>
      <w:r w:rsidR="00904C9F">
        <w:rPr>
          <w:noProof/>
        </w:rPr>
        <w:t xml:space="preserve">different </w:t>
      </w:r>
      <w:r w:rsidR="006632B6">
        <w:rPr>
          <w:noProof/>
        </w:rPr>
        <w:t>parameters</w:t>
      </w:r>
      <w:r w:rsidR="00904C9F">
        <w:rPr>
          <w:noProof/>
        </w:rPr>
        <w:t xml:space="preserve">. We then obtain the false negative rate (1-power) for each approach, measure and participant count, and obtain the ratio </w:t>
      </w:r>
      <m:oMath>
        <m:f>
          <m:fPr>
            <m:ctrlPr>
              <w:rPr>
                <w:rFonts w:ascii="Cambria Math" w:hAnsi="Cambria Math"/>
                <w:i/>
                <w:noProof/>
              </w:rPr>
            </m:ctrlPr>
          </m:fPr>
          <m:num>
            <m:r>
              <w:rPr>
                <w:rFonts w:ascii="Cambria Math" w:hAnsi="Cambria Math"/>
                <w:noProof/>
              </w:rPr>
              <m:t>False Negative</m:t>
            </m:r>
            <m:sSub>
              <m:sSubPr>
                <m:ctrlPr>
                  <w:rPr>
                    <w:rFonts w:ascii="Cambria Math" w:hAnsi="Cambria Math"/>
                    <w:i/>
                    <w:noProof/>
                  </w:rPr>
                </m:ctrlPr>
              </m:sSubPr>
              <m:e>
                <m:r>
                  <w:rPr>
                    <w:rFonts w:ascii="Cambria Math" w:hAnsi="Cambria Math"/>
                    <w:noProof/>
                  </w:rPr>
                  <m:t>s</m:t>
                </m:r>
              </m:e>
              <m:sub>
                <m:r>
                  <w:rPr>
                    <w:rFonts w:ascii="Cambria Math" w:hAnsi="Cambria Math"/>
                    <w:noProof/>
                  </w:rPr>
                  <m:t>GLMM</m:t>
                </m:r>
              </m:sub>
            </m:sSub>
          </m:num>
          <m:den>
            <m:r>
              <w:rPr>
                <w:rFonts w:ascii="Cambria Math" w:hAnsi="Cambria Math"/>
                <w:noProof/>
              </w:rPr>
              <m:t>False Negative</m:t>
            </m:r>
            <m:sSub>
              <m:sSubPr>
                <m:ctrlPr>
                  <w:rPr>
                    <w:rFonts w:ascii="Cambria Math" w:hAnsi="Cambria Math"/>
                    <w:i/>
                    <w:noProof/>
                  </w:rPr>
                </m:ctrlPr>
              </m:sSubPr>
              <m:e>
                <m:r>
                  <w:rPr>
                    <w:rFonts w:ascii="Cambria Math" w:hAnsi="Cambria Math"/>
                    <w:noProof/>
                  </w:rPr>
                  <m:t>s</m:t>
                </m:r>
              </m:e>
              <m:sub>
                <m:r>
                  <w:rPr>
                    <w:rFonts w:ascii="Cambria Math" w:hAnsi="Cambria Math"/>
                    <w:noProof/>
                  </w:rPr>
                  <m:t>Two-Level</m:t>
                </m:r>
              </m:sub>
            </m:sSub>
          </m:den>
        </m:f>
      </m:oMath>
      <w:r w:rsidR="00904C9F">
        <w:rPr>
          <w:noProof/>
        </w:rPr>
        <w:t xml:space="preserve"> as a measure of how much power is lost when using the Two-Level approach with regards to the GLMM approach. Figure XX illustrates that this relationship is, …</w:t>
      </w:r>
    </w:p>
    <w:p w14:paraId="7C1EF9F6" w14:textId="136D0389" w:rsidR="00A126B0" w:rsidRDefault="00A126B0" w:rsidP="0091715E">
      <w:pPr>
        <w:pStyle w:val="NoSpacing"/>
        <w:jc w:val="both"/>
        <w:rPr>
          <w:noProof/>
        </w:rPr>
      </w:pPr>
    </w:p>
    <w:p w14:paraId="582D5637" w14:textId="5E517412" w:rsidR="003A0021" w:rsidRDefault="003A0021" w:rsidP="0091715E">
      <w:pPr>
        <w:pStyle w:val="NoSpacing"/>
        <w:jc w:val="both"/>
        <w:rPr>
          <w:noProof/>
        </w:rPr>
      </w:pPr>
    </w:p>
    <w:p w14:paraId="113AB0D6" w14:textId="77777777" w:rsidR="003A0021" w:rsidRDefault="003A0021" w:rsidP="003A0021">
      <w:pPr>
        <w:pStyle w:val="NoSpacing"/>
        <w:keepNext/>
        <w:jc w:val="both"/>
      </w:pPr>
      <w:r>
        <w:rPr>
          <w:rFonts w:cstheme="minorHAnsi"/>
          <w:noProof/>
        </w:rPr>
        <w:lastRenderedPageBreak/>
        <w:drawing>
          <wp:inline distT="0" distB="0" distL="0" distR="0" wp14:anchorId="4A5E99BB" wp14:editId="7419AD70">
            <wp:extent cx="5943600" cy="39624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5943600" cy="3962400"/>
                    </a:xfrm>
                    <a:prstGeom prst="rect">
                      <a:avLst/>
                    </a:prstGeom>
                    <a:noFill/>
                    <a:ln>
                      <a:noFill/>
                    </a:ln>
                  </pic:spPr>
                </pic:pic>
              </a:graphicData>
            </a:graphic>
          </wp:inline>
        </w:drawing>
      </w:r>
    </w:p>
    <w:p w14:paraId="139EB3A6" w14:textId="77777777" w:rsidR="003A0021" w:rsidRPr="004F03F8" w:rsidRDefault="003A0021" w:rsidP="003A0021">
      <w:pPr>
        <w:pStyle w:val="Caption"/>
        <w:jc w:val="both"/>
      </w:pPr>
      <w:r>
        <w:t xml:space="preserve">Figure </w:t>
      </w:r>
      <w:fldSimple w:instr=" SEQ Figure \* ARABIC ">
        <w:r>
          <w:rPr>
            <w:noProof/>
          </w:rPr>
          <w:t>4</w:t>
        </w:r>
      </w:fldSimple>
      <w:r>
        <w:t xml:space="preserve">: </w:t>
      </w:r>
      <w:r w:rsidRPr="004F03F8">
        <w:t>The solid lines indicate the power level across the range of participant numbers, red for accuracy and blue for precision. The panels represent different number of repetitions per condition. The intermittent horizontal lines indicate power levels of 0.8 (bare minimum), 0.9 (acceptable) and 0.95 (quite good).</w:t>
      </w:r>
    </w:p>
    <w:p w14:paraId="75DEBEC3" w14:textId="77777777" w:rsidR="003A0021" w:rsidRDefault="003A0021" w:rsidP="0091715E">
      <w:pPr>
        <w:pStyle w:val="NoSpacing"/>
        <w:jc w:val="both"/>
        <w:rPr>
          <w:noProof/>
        </w:rPr>
      </w:pPr>
    </w:p>
    <w:p w14:paraId="69E450DB" w14:textId="76FEE188" w:rsidR="00696830" w:rsidRDefault="00696830" w:rsidP="0091715E">
      <w:pPr>
        <w:pStyle w:val="NoSpacing"/>
        <w:jc w:val="both"/>
        <w:rPr>
          <w:noProof/>
        </w:rPr>
      </w:pPr>
    </w:p>
    <w:p w14:paraId="2B1F27E7" w14:textId="654A8861" w:rsidR="00696830" w:rsidRDefault="00696830" w:rsidP="0091715E">
      <w:pPr>
        <w:pStyle w:val="NoSpacing"/>
        <w:jc w:val="both"/>
        <w:rPr>
          <w:noProof/>
        </w:rPr>
      </w:pPr>
    </w:p>
    <w:p w14:paraId="775EEBAB" w14:textId="552306E5" w:rsidR="00696830" w:rsidRDefault="00696830" w:rsidP="005C7C7B">
      <w:pPr>
        <w:pStyle w:val="Heading2"/>
        <w:jc w:val="both"/>
        <w:rPr>
          <w:noProof/>
        </w:rPr>
      </w:pPr>
      <w:r>
        <w:rPr>
          <w:noProof/>
        </w:rPr>
        <w:t>Power Analyses in Julia</w:t>
      </w:r>
    </w:p>
    <w:p w14:paraId="3BCC525D" w14:textId="28785B5A" w:rsidR="00696830" w:rsidRDefault="00696830" w:rsidP="0091715E">
      <w:pPr>
        <w:pStyle w:val="NoSpacing"/>
        <w:jc w:val="both"/>
        <w:rPr>
          <w:noProof/>
        </w:rPr>
      </w:pPr>
      <w:r>
        <w:rPr>
          <w:noProof/>
        </w:rPr>
        <w:t>The relatively new programming language Julia is advertised as a up-and-coming faster alternative to R.</w:t>
      </w:r>
      <w:r w:rsidR="005C7C7B">
        <w:rPr>
          <w:noProof/>
        </w:rPr>
        <w:t xml:space="preserve"> Developped with a focus on speed, it </w:t>
      </w:r>
      <w:r w:rsidR="00982005">
        <w:rPr>
          <w:noProof/>
        </w:rPr>
        <w:t xml:space="preserve">can achieve a </w:t>
      </w:r>
      <w:r w:rsidR="005C7C7B">
        <w:rPr>
          <w:noProof/>
        </w:rPr>
        <w:t>performance similar to C</w:t>
      </w:r>
      <w:r w:rsidR="00982005">
        <w:rPr>
          <w:noProof/>
        </w:rPr>
        <w:t>, while R is routinely among the worst scoring languages in benchmarks.</w:t>
      </w:r>
      <w:r w:rsidR="005C7C7B">
        <w:rPr>
          <w:noProof/>
        </w:rPr>
        <w:t xml:space="preserve"> </w:t>
      </w:r>
      <w:r w:rsidR="00982005">
        <w:rPr>
          <w:noProof/>
        </w:rPr>
        <w:t xml:space="preserve">Fortunately, packages for the fitting of (Generalized) Mixed Models are already available for Julia. </w:t>
      </w:r>
      <w:r w:rsidR="009D5CD9">
        <w:rPr>
          <w:noProof/>
        </w:rPr>
        <w:t>Thus</w:t>
      </w:r>
      <w:r w:rsidR="005C7C7B">
        <w:rPr>
          <w:noProof/>
        </w:rPr>
        <w:t xml:space="preserve">, it provides </w:t>
      </w:r>
      <w:r w:rsidR="00982005">
        <w:rPr>
          <w:noProof/>
        </w:rPr>
        <w:t xml:space="preserve">a means to speed up the simulation process, which, as mentioned above, can take one to several hours in R. Julia is also </w:t>
      </w:r>
      <w:r w:rsidR="00853477">
        <w:rPr>
          <w:noProof/>
        </w:rPr>
        <w:t xml:space="preserve">relatively </w:t>
      </w:r>
      <w:r w:rsidR="00982005">
        <w:rPr>
          <w:noProof/>
        </w:rPr>
        <w:t xml:space="preserve">intuitive and user-friendly </w:t>
      </w:r>
      <w:r w:rsidR="00853477">
        <w:rPr>
          <w:noProof/>
        </w:rPr>
        <w:t xml:space="preserve">for usar with R experience </w:t>
      </w:r>
      <w:r w:rsidR="00982005">
        <w:rPr>
          <w:noProof/>
        </w:rPr>
        <w:t>and offers to ability to call R. This enables us to generate the datasets in R, export them and conduct the time-consuming fitting of the GLMMs in Julia.</w:t>
      </w:r>
      <w:r w:rsidR="00C8525D">
        <w:rPr>
          <w:noProof/>
        </w:rPr>
        <w:t xml:space="preserve"> For the present paper, we expect readers to have already installed Julia. Short in</w:t>
      </w:r>
      <w:r w:rsidR="00EE0EF9">
        <w:rPr>
          <w:noProof/>
        </w:rPr>
        <w:t>s</w:t>
      </w:r>
      <w:r w:rsidR="00C8525D">
        <w:rPr>
          <w:noProof/>
        </w:rPr>
        <w:t xml:space="preserve">tructions for installing Julia and the necessary packages can be </w:t>
      </w:r>
      <w:commentRangeStart w:id="5"/>
      <w:r w:rsidR="00C8525D">
        <w:rPr>
          <w:noProof/>
        </w:rPr>
        <w:t>found here.</w:t>
      </w:r>
      <w:commentRangeEnd w:id="5"/>
      <w:r w:rsidR="00560492">
        <w:rPr>
          <w:rStyle w:val="CommentReference"/>
        </w:rPr>
        <w:commentReference w:id="5"/>
      </w:r>
    </w:p>
    <w:p w14:paraId="75CDB8AD" w14:textId="7032B16B" w:rsidR="00853477" w:rsidRDefault="00853477" w:rsidP="0091715E">
      <w:pPr>
        <w:pStyle w:val="NoSpacing"/>
        <w:jc w:val="both"/>
        <w:rPr>
          <w:noProof/>
        </w:rPr>
      </w:pPr>
    </w:p>
    <w:p w14:paraId="63CD375A" w14:textId="3180CEC2" w:rsidR="00853477" w:rsidRDefault="008F6EEB" w:rsidP="0091715E">
      <w:pPr>
        <w:pStyle w:val="NoSpacing"/>
        <w:jc w:val="both"/>
        <w:rPr>
          <w:noProof/>
        </w:rPr>
      </w:pPr>
      <w:r>
        <w:rPr>
          <w:noProof/>
        </w:rPr>
        <w:t xml:space="preserve">After </w:t>
      </w:r>
      <w:r w:rsidR="00EE0EF9">
        <w:rPr>
          <w:noProof/>
        </w:rPr>
        <w:t>calling the required packages (Pkg, MixedModels, RCall, Dataframes, CSV, RData, CategoricalArrays, Statistics and Dates), we use the packages RCall to call the R function we used above to simulate datasets.</w:t>
      </w:r>
    </w:p>
    <w:p w14:paraId="7CE0F506" w14:textId="284B046A" w:rsidR="00A126B0" w:rsidRDefault="00A126B0" w:rsidP="0091715E">
      <w:pPr>
        <w:pStyle w:val="NoSpacing"/>
        <w:jc w:val="both"/>
        <w:rPr>
          <w:noProof/>
        </w:rPr>
      </w:pPr>
    </w:p>
    <w:p w14:paraId="3AF52A96"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Pkg</w:t>
      </w:r>
    </w:p>
    <w:p w14:paraId="6A6F8AA4"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Pkg.activate()</w:t>
      </w:r>
    </w:p>
    <w:p w14:paraId="5426A0BA"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Pkg.instantiate()</w:t>
      </w:r>
    </w:p>
    <w:p w14:paraId="68F0CFAB"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MixedModels</w:t>
      </w:r>
    </w:p>
    <w:p w14:paraId="795BB3A0"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RCall</w:t>
      </w:r>
    </w:p>
    <w:p w14:paraId="4E06FF87"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DataFrames, Tables</w:t>
      </w:r>
    </w:p>
    <w:p w14:paraId="7D85C85D"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lastRenderedPageBreak/>
        <w:t>using Random</w:t>
      </w:r>
    </w:p>
    <w:p w14:paraId="10648E53"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CSV</w:t>
      </w:r>
    </w:p>
    <w:p w14:paraId="7CB4C769"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RData</w:t>
      </w:r>
    </w:p>
    <w:p w14:paraId="3E530F5D"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CategoricalArrays</w:t>
      </w:r>
    </w:p>
    <w:p w14:paraId="13814552"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Statistics</w:t>
      </w:r>
    </w:p>
    <w:p w14:paraId="60F50CFB" w14:textId="20B8259A"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Dates</w:t>
      </w:r>
    </w:p>
    <w:p w14:paraId="53873F63" w14:textId="0697ACE2" w:rsidR="00EE0EF9" w:rsidRPr="00EE0EF9" w:rsidRDefault="00EE0EF9" w:rsidP="004A47CC">
      <w:pPr>
        <w:pStyle w:val="NoSpacing"/>
        <w:ind w:left="720"/>
        <w:jc w:val="both"/>
        <w:rPr>
          <w:rFonts w:ascii="Courier New" w:hAnsi="Courier New" w:cs="Courier New"/>
          <w:noProof/>
          <w:sz w:val="16"/>
          <w:szCs w:val="16"/>
        </w:rPr>
      </w:pPr>
    </w:p>
    <w:p w14:paraId="1E98BF93"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R"""</w:t>
      </w:r>
    </w:p>
    <w:p w14:paraId="64FA1DBA"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require(dplyr, quietly = TRUE)   # for data wrangling</w:t>
      </w:r>
    </w:p>
    <w:p w14:paraId="6A5352AB"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require(tidyverse, quietly = TRUE)   # for data wrangling</w:t>
      </w:r>
    </w:p>
    <w:p w14:paraId="19974BC1"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require(lme4)</w:t>
      </w:r>
    </w:p>
    <w:p w14:paraId="5C41F896"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require(lmerTest)</w:t>
      </w:r>
    </w:p>
    <w:p w14:paraId="69EA8BA6"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require(quickpsy)</w:t>
      </w:r>
    </w:p>
    <w:p w14:paraId="65FC547E" w14:textId="77777777" w:rsidR="00EE0EF9" w:rsidRPr="00EE0EF9" w:rsidRDefault="00EE0EF9" w:rsidP="004A47CC">
      <w:pPr>
        <w:pStyle w:val="NoSpacing"/>
        <w:ind w:left="720"/>
        <w:jc w:val="both"/>
        <w:rPr>
          <w:rFonts w:ascii="Courier New" w:hAnsi="Courier New" w:cs="Courier New"/>
          <w:noProof/>
          <w:sz w:val="16"/>
          <w:szCs w:val="16"/>
        </w:rPr>
      </w:pPr>
    </w:p>
    <w:p w14:paraId="1C4242E9"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SimulatePsychometricFunction_Staircase = function(ID, </w:t>
      </w:r>
    </w:p>
    <w:p w14:paraId="350DB605"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ConditionOfInterest, </w:t>
      </w:r>
    </w:p>
    <w:p w14:paraId="6A0C9B55"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tandardValues, </w:t>
      </w:r>
    </w:p>
    <w:p w14:paraId="00AFEA98"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reps, </w:t>
      </w:r>
    </w:p>
    <w:p w14:paraId="77C76D1B"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E_Difference, </w:t>
      </w:r>
    </w:p>
    <w:p w14:paraId="38B1A53D"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JND_Difference, </w:t>
      </w:r>
    </w:p>
    <w:p w14:paraId="121CE0EA"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ltiplicator_PSE_Standard, </w:t>
      </w:r>
    </w:p>
    <w:p w14:paraId="78ED3CFB"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ltiplicator_SD_Standard, </w:t>
      </w:r>
    </w:p>
    <w:p w14:paraId="4049706E"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_ResponseFunction, </w:t>
      </w:r>
    </w:p>
    <w:p w14:paraId="5C6B008E"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ean_Variability_Between = 0.1, </w:t>
      </w:r>
    </w:p>
    <w:p w14:paraId="10012433"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_Variability_Between = 0.1){</w:t>
      </w:r>
    </w:p>
    <w:p w14:paraId="16D67F7D"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 = expand.grid(ID=ID, ConditionOfInterest=ConditionOfInterest, StandardValues=StandardValues, reps = reps)</w:t>
      </w:r>
    </w:p>
    <w:p w14:paraId="3DE59269"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2B2EA23C"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 = Psychometric %&gt;%</w:t>
      </w:r>
    </w:p>
    <w:p w14:paraId="37129457"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group_by(ID) %&gt;%#</w:t>
      </w:r>
    </w:p>
    <w:p w14:paraId="5ED19E74"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tate(PSE_Factor_ID = rnorm(1,1,Mean_Variability_Between),</w:t>
      </w:r>
    </w:p>
    <w:p w14:paraId="2AB8A19B"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_Factor_ID = rnorm(1,1,SD_Variability_Between))</w:t>
      </w:r>
    </w:p>
    <w:p w14:paraId="081C8C81"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4A46F87F"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 = Psychometric %&gt;%</w:t>
      </w:r>
    </w:p>
    <w:p w14:paraId="1FB7EC7E"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tate(</w:t>
      </w:r>
    </w:p>
    <w:p w14:paraId="6DF854C5"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ean_Standard = StandardValues+StandardValues*Multiplicator_PSE_Standard,</w:t>
      </w:r>
    </w:p>
    <w:p w14:paraId="6AD8EFD7"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_Standard = StandardValues*Multiplicator_SD_Standard,</w:t>
      </w:r>
    </w:p>
    <w:p w14:paraId="1F760910"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ean = (Mean_Standard + (ConditionOfInterest==ConditionOfInterest[2])*StandardValues*PSE_Difference)*PSE_Factor_ID,</w:t>
      </w:r>
    </w:p>
    <w:p w14:paraId="0E466B54"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 = abs((SD_Standard + (ConditionOfInterest==ConditionOfInterest[2])*SD_Standard*JND_Difference)*SD_Factor_ID),</w:t>
      </w:r>
    </w:p>
    <w:p w14:paraId="3E90380D"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taircase_factor = rcauchy(length(reps),1,SD_ResponseFunction), </w:t>
      </w:r>
    </w:p>
    <w:p w14:paraId="3DC32FF4"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resented_TestStimulusStrength = Mean*staircase_factor,</w:t>
      </w:r>
    </w:p>
    <w:p w14:paraId="04136655"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Difference = Presented_TestStimulusStrength - StandardValues,</w:t>
      </w:r>
    </w:p>
    <w:p w14:paraId="77497150"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AnswerProbability = pnorm(Presented_TestStimulusStrength,Mean,SD),</w:t>
      </w:r>
    </w:p>
    <w:p w14:paraId="578D113B"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Answer = as.numeric(rbernoulli(length(AnswerProbability),AnswerProbability))</w:t>
      </w:r>
    </w:p>
    <w:p w14:paraId="59DAF859"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40764819"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14B8B1CA"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 = Psychometric %&gt;%</w:t>
      </w:r>
    </w:p>
    <w:p w14:paraId="0C894989"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filter(abs(staircase_factor-1) &lt; 0.75) %&gt;%</w:t>
      </w:r>
    </w:p>
    <w:p w14:paraId="09D6B443"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group_by(ID,ConditionOfInterest,StandardValues,Difference) %&gt;%</w:t>
      </w:r>
    </w:p>
    <w:p w14:paraId="0CCE1741"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tate(Yes = sum(Answer==1),</w:t>
      </w:r>
    </w:p>
    <w:p w14:paraId="595ED2D5"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Total = length(ConditionOfInterest))</w:t>
      </w:r>
    </w:p>
    <w:p w14:paraId="25CB1464"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7ADA0017"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w:t>
      </w:r>
    </w:p>
    <w:p w14:paraId="1842624D"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w:t>
      </w:r>
    </w:p>
    <w:p w14:paraId="37E697C5" w14:textId="622B64F0" w:rsidR="000144BE" w:rsidRPr="000144BE"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w:t>
      </w:r>
      <w:r w:rsidR="000144BE" w:rsidRPr="000144BE">
        <w:rPr>
          <w:rFonts w:ascii="Courier New" w:hAnsi="Courier New" w:cs="Courier New"/>
          <w:noProof/>
          <w:sz w:val="16"/>
          <w:szCs w:val="16"/>
        </w:rPr>
        <w:t>"</w:t>
      </w:r>
      <w:r w:rsidR="00ED17F4" w:rsidRPr="000144BE">
        <w:rPr>
          <w:rFonts w:ascii="Courier New" w:hAnsi="Courier New" w:cs="Courier New"/>
          <w:noProof/>
          <w:sz w:val="16"/>
          <w:szCs w:val="16"/>
        </w:rPr>
        <w:t>"</w:t>
      </w:r>
      <w:r w:rsidR="000144BE" w:rsidRPr="000144BE">
        <w:rPr>
          <w:rFonts w:ascii="Courier New" w:hAnsi="Courier New" w:cs="Courier New"/>
          <w:noProof/>
          <w:sz w:val="16"/>
          <w:szCs w:val="16"/>
        </w:rPr>
        <w:t>;</w:t>
      </w:r>
    </w:p>
    <w:p w14:paraId="245942A6" w14:textId="77777777" w:rsidR="000144BE" w:rsidRPr="000144BE" w:rsidRDefault="000144BE" w:rsidP="00EE0EF9">
      <w:pPr>
        <w:pStyle w:val="NoSpacing"/>
        <w:jc w:val="both"/>
        <w:rPr>
          <w:rFonts w:ascii="Courier New" w:hAnsi="Courier New" w:cs="Courier New"/>
          <w:noProof/>
          <w:sz w:val="16"/>
          <w:szCs w:val="16"/>
        </w:rPr>
      </w:pPr>
    </w:p>
    <w:p w14:paraId="53F3313A" w14:textId="226D05BF" w:rsidR="00EE0EF9" w:rsidRDefault="000144BE" w:rsidP="00EE0EF9">
      <w:pPr>
        <w:pStyle w:val="NoSpacing"/>
        <w:jc w:val="both"/>
        <w:rPr>
          <w:rFonts w:cstheme="minorHAnsi"/>
          <w:noProof/>
        </w:rPr>
      </w:pPr>
      <w:r w:rsidRPr="000144BE">
        <w:rPr>
          <w:rFonts w:cstheme="minorHAnsi"/>
          <w:noProof/>
        </w:rPr>
        <w:t>Then, we establish a Julia function that calls the above R function and prepares the data for analysis with the MixedModels.jl package. First, we send the arguments of the Julia fucntion to R with the “@rput</w:t>
      </w:r>
      <w:r>
        <w:rPr>
          <w:rFonts w:ascii="Courier New" w:hAnsi="Courier New" w:cs="Courier New"/>
          <w:noProof/>
          <w:sz w:val="16"/>
          <w:szCs w:val="16"/>
        </w:rPr>
        <w:t>”</w:t>
      </w:r>
      <w:r>
        <w:rPr>
          <w:rFonts w:cstheme="minorHAnsi"/>
          <w:noProof/>
        </w:rPr>
        <w:t xml:space="preserve"> command. Then, we call the R function to simulate the dataframe and send it from R back to Julia with the “@rget” command. Since MixedModels.jl doesn’t recognize floats as factors when used as random effects, we then convert the standard values into categorical variables with help of the CategoricalArray package. The output of this function is thus a Julia dataframe that the MixedModels.jl package can work with.</w:t>
      </w:r>
    </w:p>
    <w:p w14:paraId="120378CD" w14:textId="2A3E0945" w:rsidR="00EE0EF9" w:rsidRDefault="00EE0EF9" w:rsidP="00EE0EF9">
      <w:pPr>
        <w:pStyle w:val="NoSpacing"/>
        <w:jc w:val="both"/>
        <w:rPr>
          <w:rFonts w:cstheme="minorHAnsi"/>
          <w:noProof/>
        </w:rPr>
      </w:pPr>
    </w:p>
    <w:p w14:paraId="075E95C1"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lastRenderedPageBreak/>
        <w:t>function SimulateDataframe(n,</w:t>
      </w:r>
    </w:p>
    <w:p w14:paraId="52A3B3B3"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ConditionOfInterest,</w:t>
      </w:r>
    </w:p>
    <w:p w14:paraId="6D31C8C5"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tandardValues,</w:t>
      </w:r>
    </w:p>
    <w:p w14:paraId="29F0193D"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reps,</w:t>
      </w:r>
    </w:p>
    <w:p w14:paraId="7B0513BF"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E_Difference,</w:t>
      </w:r>
    </w:p>
    <w:p w14:paraId="0CD37762"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JND_Difference,</w:t>
      </w:r>
    </w:p>
    <w:p w14:paraId="27979AC8"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ltiplicator_PSE_Standard,</w:t>
      </w:r>
    </w:p>
    <w:p w14:paraId="7E19BCA0"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ltiplicator_SD_Standard,</w:t>
      </w:r>
    </w:p>
    <w:p w14:paraId="3C663B63"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_ResponseFunction,</w:t>
      </w:r>
    </w:p>
    <w:p w14:paraId="39012925"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ean_Variability_Between,</w:t>
      </w:r>
    </w:p>
    <w:p w14:paraId="7C9444A8"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_Variability_Between)</w:t>
      </w:r>
    </w:p>
    <w:p w14:paraId="5F1AE787"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263101AF"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rput n ConditionOfInterest StandardValues reps PSE_Difference JND_Difference Multiplicator_PSE_Standard Multiplicator_SD_Standard SD_ResponseFunction Mean_Variability_Between SD_Variability_Between</w:t>
      </w:r>
    </w:p>
    <w:p w14:paraId="411A4FAB" w14:textId="77777777" w:rsidR="00EE0EF9" w:rsidRPr="00EE0EF9" w:rsidRDefault="00EE0EF9" w:rsidP="00C5384B">
      <w:pPr>
        <w:pStyle w:val="NoSpacing"/>
        <w:ind w:left="720"/>
        <w:jc w:val="both"/>
        <w:rPr>
          <w:rFonts w:ascii="Courier New" w:hAnsi="Courier New" w:cs="Courier New"/>
          <w:noProof/>
          <w:sz w:val="16"/>
          <w:szCs w:val="16"/>
        </w:rPr>
      </w:pPr>
    </w:p>
    <w:p w14:paraId="296F3CB2"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R"""</w:t>
      </w:r>
    </w:p>
    <w:p w14:paraId="2B784FE2"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ID = paste0("s",1:n)</w:t>
      </w:r>
    </w:p>
    <w:p w14:paraId="419D5510"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 = SimulatePsychometricFunction_Staircase(ID,</w:t>
      </w:r>
    </w:p>
    <w:p w14:paraId="4BD516FC"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ConditionOfInterest,</w:t>
      </w:r>
    </w:p>
    <w:p w14:paraId="48DFA906"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tandardValues,</w:t>
      </w:r>
    </w:p>
    <w:p w14:paraId="47641F19"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1:reps,</w:t>
      </w:r>
    </w:p>
    <w:p w14:paraId="6709ECB4"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E_Difference,</w:t>
      </w:r>
    </w:p>
    <w:p w14:paraId="02CAA171"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JND_Difference,</w:t>
      </w:r>
    </w:p>
    <w:p w14:paraId="32A01CAE"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ltiplicator_PSE_Standard,</w:t>
      </w:r>
    </w:p>
    <w:p w14:paraId="437914A2"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ltiplicator_SD_Standard,</w:t>
      </w:r>
    </w:p>
    <w:p w14:paraId="17195808"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_ResponseFunction,</w:t>
      </w:r>
    </w:p>
    <w:p w14:paraId="4252E1D4"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ean_Variability_Between,</w:t>
      </w:r>
    </w:p>
    <w:p w14:paraId="02F5BC1C" w14:textId="4B00EFE5"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_Variability_Between</w:t>
      </w:r>
    </w:p>
    <w:p w14:paraId="283E2549"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73293451"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0EC8ED42" w14:textId="61E39D84"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rget Psychometric</w:t>
      </w:r>
    </w:p>
    <w:p w14:paraId="4D42AAC2"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119DADA5"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StandardValuesAsFactor] = "placeholder"</w:t>
      </w:r>
    </w:p>
    <w:p w14:paraId="691B4C42"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57497E74"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for i = 1:length(Psychometric[!,:StandardValues])</w:t>
      </w:r>
    </w:p>
    <w:p w14:paraId="3985195C"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i,:StandardValuesAsFactor] = string(Psychometric[i,:StandardValues])</w:t>
      </w:r>
    </w:p>
    <w:p w14:paraId="422AA382"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end</w:t>
      </w:r>
    </w:p>
    <w:p w14:paraId="78CF77D5"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28F669C5" w14:textId="3290A1C3"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StandardValuesAsFactor] = CategoricalArray(Psychometric[!,:StandardValuesAsFactor])</w:t>
      </w:r>
    </w:p>
    <w:p w14:paraId="719A7407" w14:textId="4D62279B" w:rsidR="00EE0EF9" w:rsidRPr="00EE0EF9" w:rsidRDefault="00EE0EF9" w:rsidP="00C5384B">
      <w:pPr>
        <w:pStyle w:val="NoSpacing"/>
        <w:ind w:left="720"/>
        <w:jc w:val="both"/>
        <w:rPr>
          <w:rFonts w:ascii="Courier New" w:hAnsi="Courier New" w:cs="Courier New"/>
          <w:noProof/>
          <w:sz w:val="16"/>
          <w:szCs w:val="16"/>
        </w:rPr>
      </w:pPr>
    </w:p>
    <w:p w14:paraId="499630E9" w14:textId="0920A0D2"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end</w:t>
      </w:r>
    </w:p>
    <w:p w14:paraId="1B2EA930" w14:textId="681D5A18" w:rsidR="00EE0EF9" w:rsidRDefault="00EE0EF9" w:rsidP="00EE0EF9">
      <w:pPr>
        <w:pStyle w:val="NoSpacing"/>
        <w:jc w:val="both"/>
        <w:rPr>
          <w:rFonts w:cstheme="minorHAnsi"/>
          <w:noProof/>
        </w:rPr>
      </w:pPr>
    </w:p>
    <w:p w14:paraId="49164BBF" w14:textId="7764AFFB" w:rsidR="00EE0EF9" w:rsidRDefault="00EE0EF9" w:rsidP="00EE0EF9">
      <w:pPr>
        <w:pStyle w:val="NoSpacing"/>
        <w:jc w:val="both"/>
        <w:rPr>
          <w:rFonts w:cstheme="minorHAnsi"/>
          <w:noProof/>
        </w:rPr>
      </w:pPr>
    </w:p>
    <w:p w14:paraId="6CC028F7" w14:textId="42E33D47" w:rsidR="00EE0EF9" w:rsidRDefault="000144BE" w:rsidP="00EE0EF9">
      <w:pPr>
        <w:pStyle w:val="NoSpacing"/>
        <w:jc w:val="both"/>
        <w:rPr>
          <w:rFonts w:cstheme="minorHAnsi"/>
          <w:noProof/>
        </w:rPr>
      </w:pPr>
      <w:r>
        <w:rPr>
          <w:rFonts w:cstheme="minorHAnsi"/>
          <w:noProof/>
        </w:rPr>
        <w:t xml:space="preserve">We then establish </w:t>
      </w:r>
      <w:r w:rsidR="00DA0A6B">
        <w:rPr>
          <w:rFonts w:cstheme="minorHAnsi"/>
          <w:noProof/>
        </w:rPr>
        <w:t xml:space="preserve">two </w:t>
      </w:r>
      <w:r>
        <w:rPr>
          <w:rFonts w:cstheme="minorHAnsi"/>
          <w:noProof/>
        </w:rPr>
        <w:t>function</w:t>
      </w:r>
      <w:r w:rsidR="00DA0A6B">
        <w:rPr>
          <w:rFonts w:cstheme="minorHAnsi"/>
          <w:noProof/>
        </w:rPr>
        <w:t>s</w:t>
      </w:r>
      <w:r>
        <w:rPr>
          <w:rFonts w:cstheme="minorHAnsi"/>
          <w:noProof/>
        </w:rPr>
        <w:t xml:space="preserve"> that take the output of the previous one</w:t>
      </w:r>
      <w:r w:rsidR="00F61D21">
        <w:rPr>
          <w:rFonts w:cstheme="minorHAnsi"/>
          <w:noProof/>
        </w:rPr>
        <w:t xml:space="preserve">, </w:t>
      </w:r>
      <w:r w:rsidR="00DA0A6B">
        <w:rPr>
          <w:rFonts w:cstheme="minorHAnsi"/>
          <w:noProof/>
        </w:rPr>
        <w:t>fit the respective GLMM</w:t>
      </w:r>
      <w:r w:rsidR="00F61D21">
        <w:rPr>
          <w:rFonts w:cstheme="minorHAnsi"/>
          <w:noProof/>
        </w:rPr>
        <w:t xml:space="preserve"> and output the respective p values.</w:t>
      </w:r>
    </w:p>
    <w:p w14:paraId="2EF61D87" w14:textId="3D3537A1" w:rsidR="00DA0A6B" w:rsidRDefault="00DA0A6B" w:rsidP="00EE0EF9">
      <w:pPr>
        <w:pStyle w:val="NoSpacing"/>
        <w:jc w:val="both"/>
        <w:rPr>
          <w:rFonts w:cstheme="minorHAnsi"/>
          <w:noProof/>
        </w:rPr>
      </w:pPr>
    </w:p>
    <w:p w14:paraId="3DA3E465" w14:textId="5762C672" w:rsidR="00DA0A6B" w:rsidRPr="00DA0A6B" w:rsidRDefault="00DA0A6B" w:rsidP="00EB4829">
      <w:pPr>
        <w:pStyle w:val="NoSpacing"/>
        <w:ind w:left="720"/>
        <w:jc w:val="both"/>
        <w:rPr>
          <w:rFonts w:ascii="Courier New" w:hAnsi="Courier New" w:cs="Courier New"/>
          <w:noProof/>
          <w:sz w:val="16"/>
          <w:szCs w:val="16"/>
        </w:rPr>
      </w:pPr>
      <w:r>
        <w:rPr>
          <w:rFonts w:ascii="Courier New" w:hAnsi="Courier New" w:cs="Courier New"/>
          <w:noProof/>
          <w:sz w:val="16"/>
          <w:szCs w:val="16"/>
        </w:rPr>
        <w:t>f</w:t>
      </w:r>
      <w:r w:rsidRPr="00EE0EF9">
        <w:rPr>
          <w:rFonts w:ascii="Courier New" w:hAnsi="Courier New" w:cs="Courier New"/>
          <w:noProof/>
          <w:sz w:val="16"/>
          <w:szCs w:val="16"/>
        </w:rPr>
        <w:t>unction</w:t>
      </w:r>
      <w:r>
        <w:rPr>
          <w:rFonts w:ascii="Courier New" w:hAnsi="Courier New" w:cs="Courier New"/>
          <w:noProof/>
          <w:sz w:val="16"/>
          <w:szCs w:val="16"/>
        </w:rPr>
        <w:t xml:space="preserve"> GLMM_Accuracy</w:t>
      </w:r>
      <w:r w:rsidR="00F61D21">
        <w:rPr>
          <w:rFonts w:ascii="Courier New" w:hAnsi="Courier New" w:cs="Courier New"/>
          <w:noProof/>
          <w:sz w:val="16"/>
          <w:szCs w:val="16"/>
        </w:rPr>
        <w:t>(Psychometric)</w:t>
      </w:r>
    </w:p>
    <w:p w14:paraId="4A6CBCFA" w14:textId="3A8210C6" w:rsidR="00DA0A6B" w:rsidRPr="00DA0A6B" w:rsidRDefault="00DA0A6B" w:rsidP="00EB4829">
      <w:pPr>
        <w:pStyle w:val="NoSpacing"/>
        <w:ind w:left="720"/>
        <w:jc w:val="both"/>
        <w:rPr>
          <w:rFonts w:ascii="Courier New" w:hAnsi="Courier New" w:cs="Courier New"/>
          <w:noProof/>
          <w:sz w:val="16"/>
          <w:szCs w:val="16"/>
        </w:rPr>
      </w:pPr>
      <w:r w:rsidRPr="00DA0A6B">
        <w:rPr>
          <w:rFonts w:ascii="Courier New" w:hAnsi="Courier New" w:cs="Courier New"/>
          <w:noProof/>
          <w:sz w:val="16"/>
          <w:szCs w:val="16"/>
        </w:rPr>
        <w:t xml:space="preserve">    formulaAccuracy = @formula(Answer ~ 1 + ConditionOfInterest + (1 + Difference|ID) + (1 + Difference|StandardValuesAsFactor));</w:t>
      </w:r>
    </w:p>
    <w:p w14:paraId="5CE7D86A" w14:textId="2C04BDE0" w:rsidR="00DA0A6B" w:rsidRPr="00DA0A6B" w:rsidRDefault="00DA0A6B" w:rsidP="00EB4829">
      <w:pPr>
        <w:pStyle w:val="NoSpacing"/>
        <w:ind w:left="720"/>
        <w:jc w:val="both"/>
        <w:rPr>
          <w:rFonts w:ascii="Courier New" w:hAnsi="Courier New" w:cs="Courier New"/>
          <w:noProof/>
          <w:sz w:val="16"/>
          <w:szCs w:val="16"/>
        </w:rPr>
      </w:pPr>
      <w:r w:rsidRPr="00DA0A6B">
        <w:rPr>
          <w:rFonts w:ascii="Courier New" w:hAnsi="Courier New" w:cs="Courier New"/>
          <w:noProof/>
          <w:sz w:val="16"/>
          <w:szCs w:val="16"/>
        </w:rPr>
        <w:t xml:space="preserve">    modelAccuracy = GeneralizedLinearMixedModel(formulaAccuracy, Psychometric, Bernoulli())</w:t>
      </w:r>
    </w:p>
    <w:p w14:paraId="2332AD99" w14:textId="2C3ADADC" w:rsidR="00D51C1D" w:rsidRPr="00DA0A6B" w:rsidRDefault="00D51C1D" w:rsidP="00EB4829">
      <w:pPr>
        <w:pStyle w:val="NoSpacing"/>
        <w:ind w:left="720"/>
        <w:jc w:val="both"/>
        <w:rPr>
          <w:rFonts w:ascii="Courier New" w:hAnsi="Courier New" w:cs="Courier New"/>
          <w:noProof/>
          <w:sz w:val="16"/>
          <w:szCs w:val="16"/>
        </w:rPr>
      </w:pPr>
      <w:r w:rsidRPr="00D51C1D">
        <w:rPr>
          <w:rFonts w:ascii="Courier New" w:hAnsi="Courier New" w:cs="Courier New"/>
          <w:noProof/>
          <w:sz w:val="16"/>
          <w:szCs w:val="16"/>
        </w:rPr>
        <w:t>(coeftable(GLMM)).cols[4][2]</w:t>
      </w:r>
    </w:p>
    <w:p w14:paraId="6B7EB207" w14:textId="6E7AA401" w:rsidR="00DA0A6B" w:rsidRPr="00DA0A6B" w:rsidRDefault="00DA0A6B" w:rsidP="00EB4829">
      <w:pPr>
        <w:pStyle w:val="NoSpacing"/>
        <w:ind w:left="720"/>
        <w:jc w:val="both"/>
        <w:rPr>
          <w:rFonts w:ascii="Courier New" w:hAnsi="Courier New" w:cs="Courier New"/>
          <w:noProof/>
          <w:sz w:val="16"/>
          <w:szCs w:val="16"/>
        </w:rPr>
      </w:pPr>
      <w:r w:rsidRPr="00DA0A6B">
        <w:rPr>
          <w:rFonts w:ascii="Courier New" w:hAnsi="Courier New" w:cs="Courier New"/>
          <w:noProof/>
          <w:sz w:val="16"/>
          <w:szCs w:val="16"/>
        </w:rPr>
        <w:t>end</w:t>
      </w:r>
    </w:p>
    <w:p w14:paraId="48A00608" w14:textId="1AD0A177" w:rsidR="00DA0A6B" w:rsidRPr="00DA0A6B" w:rsidRDefault="00DA0A6B" w:rsidP="00EB4829">
      <w:pPr>
        <w:pStyle w:val="NoSpacing"/>
        <w:ind w:left="720"/>
        <w:jc w:val="both"/>
        <w:rPr>
          <w:rFonts w:ascii="Courier New" w:hAnsi="Courier New" w:cs="Courier New"/>
          <w:noProof/>
          <w:sz w:val="16"/>
          <w:szCs w:val="16"/>
        </w:rPr>
      </w:pPr>
    </w:p>
    <w:p w14:paraId="50CF1E6F" w14:textId="54540678" w:rsidR="00DA0A6B" w:rsidRPr="00DA0A6B" w:rsidRDefault="00DA0A6B" w:rsidP="00EB4829">
      <w:pPr>
        <w:pStyle w:val="NoSpacing"/>
        <w:ind w:left="720"/>
        <w:jc w:val="both"/>
        <w:rPr>
          <w:rFonts w:ascii="Courier New" w:hAnsi="Courier New" w:cs="Courier New"/>
          <w:noProof/>
          <w:sz w:val="16"/>
          <w:szCs w:val="16"/>
        </w:rPr>
      </w:pPr>
      <w:r w:rsidRPr="00DA0A6B">
        <w:rPr>
          <w:rFonts w:ascii="Courier New" w:hAnsi="Courier New" w:cs="Courier New"/>
          <w:noProof/>
          <w:sz w:val="16"/>
          <w:szCs w:val="16"/>
        </w:rPr>
        <w:t>Function GLMM_Precision</w:t>
      </w:r>
      <w:r w:rsidR="00F61D21">
        <w:rPr>
          <w:rFonts w:ascii="Courier New" w:hAnsi="Courier New" w:cs="Courier New"/>
          <w:noProof/>
          <w:sz w:val="16"/>
          <w:szCs w:val="16"/>
        </w:rPr>
        <w:t>(Psychometric)</w:t>
      </w:r>
    </w:p>
    <w:p w14:paraId="7CFDB0DA" w14:textId="77777777" w:rsidR="00DA0A6B" w:rsidRPr="00DA0A6B" w:rsidRDefault="00DA0A6B" w:rsidP="00EB4829">
      <w:pPr>
        <w:pStyle w:val="NoSpacing"/>
        <w:ind w:left="720"/>
        <w:jc w:val="both"/>
        <w:rPr>
          <w:rFonts w:ascii="Courier New" w:hAnsi="Courier New" w:cs="Courier New"/>
          <w:noProof/>
          <w:sz w:val="16"/>
          <w:szCs w:val="16"/>
        </w:rPr>
      </w:pPr>
      <w:r w:rsidRPr="00DA0A6B">
        <w:rPr>
          <w:rFonts w:ascii="Courier New" w:hAnsi="Courier New" w:cs="Courier New"/>
          <w:noProof/>
          <w:sz w:val="16"/>
          <w:szCs w:val="16"/>
        </w:rPr>
        <w:t xml:space="preserve">    formula1 = @formula(Answer ~ Difference*ConditionOfInterest + (Difference|ID) + (Difference|StandardValuesAsFactor));</w:t>
      </w:r>
    </w:p>
    <w:p w14:paraId="4B4C424A" w14:textId="77777777" w:rsidR="00D51C1D" w:rsidRDefault="00DA0A6B" w:rsidP="00EB4829">
      <w:pPr>
        <w:pStyle w:val="NoSpacing"/>
        <w:ind w:left="720"/>
        <w:jc w:val="both"/>
        <w:rPr>
          <w:rFonts w:ascii="Courier New" w:hAnsi="Courier New" w:cs="Courier New"/>
          <w:noProof/>
          <w:sz w:val="16"/>
          <w:szCs w:val="16"/>
        </w:rPr>
      </w:pPr>
      <w:r w:rsidRPr="00DA0A6B">
        <w:rPr>
          <w:rFonts w:ascii="Courier New" w:hAnsi="Courier New" w:cs="Courier New"/>
          <w:noProof/>
          <w:sz w:val="16"/>
          <w:szCs w:val="16"/>
        </w:rPr>
        <w:t xml:space="preserve">    </w:t>
      </w:r>
      <w:r>
        <w:rPr>
          <w:rFonts w:ascii="Courier New" w:hAnsi="Courier New" w:cs="Courier New"/>
          <w:noProof/>
          <w:sz w:val="16"/>
          <w:szCs w:val="16"/>
        </w:rPr>
        <w:t xml:space="preserve">modelPrecision </w:t>
      </w:r>
      <w:r w:rsidRPr="00DA0A6B">
        <w:rPr>
          <w:rFonts w:ascii="Courier New" w:hAnsi="Courier New" w:cs="Courier New"/>
          <w:noProof/>
          <w:sz w:val="16"/>
          <w:szCs w:val="16"/>
        </w:rPr>
        <w:t>= fit!(GeneralizedLinearMixedModel(formula1, Psychometric, Binomial()), fast=true)</w:t>
      </w:r>
    </w:p>
    <w:p w14:paraId="1A106C1E" w14:textId="2CC38DF9" w:rsidR="00D51C1D" w:rsidRPr="00DA0A6B" w:rsidRDefault="00D51C1D" w:rsidP="00EB4829">
      <w:pPr>
        <w:pStyle w:val="NoSpacing"/>
        <w:ind w:left="720"/>
        <w:jc w:val="both"/>
        <w:rPr>
          <w:rFonts w:ascii="Courier New" w:hAnsi="Courier New" w:cs="Courier New"/>
          <w:noProof/>
          <w:sz w:val="16"/>
          <w:szCs w:val="16"/>
        </w:rPr>
      </w:pPr>
      <w:r w:rsidRPr="00D51C1D">
        <w:rPr>
          <w:rFonts w:ascii="Courier New" w:hAnsi="Courier New" w:cs="Courier New"/>
          <w:noProof/>
          <w:sz w:val="16"/>
          <w:szCs w:val="16"/>
        </w:rPr>
        <w:t>(coeftable(GLMM)).cols[4][</w:t>
      </w:r>
      <w:r>
        <w:rPr>
          <w:rFonts w:ascii="Courier New" w:hAnsi="Courier New" w:cs="Courier New"/>
          <w:noProof/>
          <w:sz w:val="16"/>
          <w:szCs w:val="16"/>
        </w:rPr>
        <w:t>4</w:t>
      </w:r>
      <w:r w:rsidRPr="00D51C1D">
        <w:rPr>
          <w:rFonts w:ascii="Courier New" w:hAnsi="Courier New" w:cs="Courier New"/>
          <w:noProof/>
          <w:sz w:val="16"/>
          <w:szCs w:val="16"/>
        </w:rPr>
        <w:t>]</w:t>
      </w:r>
    </w:p>
    <w:p w14:paraId="0C7DB2C5" w14:textId="78F2F64C" w:rsidR="00DA0A6B" w:rsidRPr="00DA0A6B" w:rsidRDefault="00DA0A6B" w:rsidP="00EB4829">
      <w:pPr>
        <w:pStyle w:val="NoSpacing"/>
        <w:ind w:left="720"/>
        <w:jc w:val="both"/>
        <w:rPr>
          <w:rFonts w:ascii="Courier New" w:hAnsi="Courier New" w:cs="Courier New"/>
          <w:noProof/>
          <w:sz w:val="16"/>
          <w:szCs w:val="16"/>
        </w:rPr>
      </w:pPr>
      <w:r w:rsidRPr="00DA0A6B">
        <w:rPr>
          <w:rFonts w:ascii="Courier New" w:hAnsi="Courier New" w:cs="Courier New"/>
          <w:noProof/>
          <w:sz w:val="16"/>
          <w:szCs w:val="16"/>
        </w:rPr>
        <w:t>end</w:t>
      </w:r>
    </w:p>
    <w:p w14:paraId="2E8C7F8E" w14:textId="5BF2C8D7" w:rsidR="00DA0A6B" w:rsidRDefault="00DA0A6B" w:rsidP="00EE0EF9">
      <w:pPr>
        <w:pStyle w:val="NoSpacing"/>
        <w:jc w:val="both"/>
        <w:rPr>
          <w:rFonts w:cstheme="minorHAnsi"/>
          <w:noProof/>
        </w:rPr>
      </w:pPr>
    </w:p>
    <w:p w14:paraId="0C0FC8A2" w14:textId="39EEDE5E" w:rsidR="004F568A" w:rsidRDefault="004F568A" w:rsidP="00EE0EF9">
      <w:pPr>
        <w:pStyle w:val="NoSpacing"/>
        <w:jc w:val="both"/>
        <w:rPr>
          <w:rFonts w:cstheme="minorHAnsi"/>
          <w:noProof/>
        </w:rPr>
      </w:pPr>
      <w:r>
        <w:rPr>
          <w:rFonts w:cstheme="minorHAnsi"/>
          <w:noProof/>
        </w:rPr>
        <w:t>Finally, we</w:t>
      </w:r>
      <w:r w:rsidR="00F1184E">
        <w:rPr>
          <w:rFonts w:cstheme="minorHAnsi"/>
          <w:noProof/>
        </w:rPr>
        <w:t xml:space="preserve"> choose the values of interest. We then</w:t>
      </w:r>
      <w:r>
        <w:rPr>
          <w:rFonts w:cstheme="minorHAnsi"/>
          <w:noProof/>
        </w:rPr>
        <w:t xml:space="preserve"> use the above functions to simulate simulate 1000 datasets and perform the GLMM analysis over each dataset. We also save </w:t>
      </w:r>
      <w:r w:rsidR="00F1184E">
        <w:rPr>
          <w:rFonts w:cstheme="minorHAnsi"/>
          <w:noProof/>
        </w:rPr>
        <w:t xml:space="preserve">the power for each combination of repetition and subject number in </w:t>
      </w:r>
      <w:r w:rsidR="00CF1FE9">
        <w:rPr>
          <w:rFonts w:cstheme="minorHAnsi"/>
          <w:noProof/>
        </w:rPr>
        <w:t xml:space="preserve">the </w:t>
      </w:r>
      <w:r w:rsidR="00F1184E">
        <w:rPr>
          <w:rFonts w:cstheme="minorHAnsi"/>
          <w:noProof/>
        </w:rPr>
        <w:t>dataframe</w:t>
      </w:r>
      <w:r w:rsidR="00CF1FE9">
        <w:rPr>
          <w:rFonts w:cstheme="minorHAnsi"/>
          <w:noProof/>
        </w:rPr>
        <w:t xml:space="preserve"> </w:t>
      </w:r>
      <w:r w:rsidR="00CF1FE9" w:rsidRPr="004A14E4">
        <w:rPr>
          <w:rFonts w:cstheme="minorHAnsi"/>
          <w:b/>
          <w:bCs/>
          <w:noProof/>
          <w:highlight w:val="lightGray"/>
        </w:rPr>
        <w:t>PowerfulDataframe</w:t>
      </w:r>
      <w:r w:rsidR="00F1184E">
        <w:rPr>
          <w:rFonts w:cstheme="minorHAnsi"/>
          <w:noProof/>
        </w:rPr>
        <w:t>.</w:t>
      </w:r>
    </w:p>
    <w:p w14:paraId="40CDBB96" w14:textId="2FA24954" w:rsidR="00F1184E" w:rsidRDefault="00F1184E" w:rsidP="00EE0EF9">
      <w:pPr>
        <w:pStyle w:val="NoSpacing"/>
        <w:jc w:val="both"/>
        <w:rPr>
          <w:rFonts w:cstheme="minorHAnsi"/>
          <w:noProof/>
        </w:rPr>
      </w:pPr>
    </w:p>
    <w:p w14:paraId="4D780BB1"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ConditionOfInterest = [0;1]</w:t>
      </w:r>
    </w:p>
    <w:p w14:paraId="1165607E"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StandardValues = [5;8]</w:t>
      </w:r>
    </w:p>
    <w:p w14:paraId="7933776B"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Range_reps = [60]</w:t>
      </w:r>
    </w:p>
    <w:p w14:paraId="4679462C"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PSE_Difference = 0.1</w:t>
      </w:r>
    </w:p>
    <w:p w14:paraId="3585DB07"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JND_Difference = 0.3</w:t>
      </w:r>
    </w:p>
    <w:p w14:paraId="6B307B99"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Multiplicator_PSE_Standard = 0</w:t>
      </w:r>
    </w:p>
    <w:p w14:paraId="3E02978A"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Multiplicator_SD_Standard = 0.108</w:t>
      </w:r>
    </w:p>
    <w:p w14:paraId="047C65D3"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SD_ResponseFunction = 0.1</w:t>
      </w:r>
    </w:p>
    <w:p w14:paraId="335AF737"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Mean_Variability_Between = 0.1</w:t>
      </w:r>
    </w:p>
    <w:p w14:paraId="43CACF39"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SD_Variability_Between = 0.1</w:t>
      </w:r>
    </w:p>
    <w:p w14:paraId="567C9A2B"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nIterations = 100</w:t>
      </w:r>
    </w:p>
    <w:p w14:paraId="05334302"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Range_Participants = [10,12,14,16,18,20]</w:t>
      </w:r>
    </w:p>
    <w:p w14:paraId="1A9E5FF9"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nIterations = 1000</w:t>
      </w:r>
    </w:p>
    <w:p w14:paraId="48D4886E" w14:textId="77777777" w:rsidR="00F1184E" w:rsidRPr="00F1184E" w:rsidRDefault="00F1184E" w:rsidP="00EB4829">
      <w:pPr>
        <w:pStyle w:val="NoSpacing"/>
        <w:ind w:left="720"/>
        <w:jc w:val="both"/>
        <w:rPr>
          <w:rFonts w:ascii="Courier New" w:hAnsi="Courier New" w:cs="Courier New"/>
          <w:noProof/>
          <w:sz w:val="16"/>
          <w:szCs w:val="16"/>
        </w:rPr>
      </w:pPr>
    </w:p>
    <w:p w14:paraId="1C82CDE9"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TotalNumber = length(Range_reps)*length(Range_Participants)</w:t>
      </w:r>
    </w:p>
    <w:p w14:paraId="61223756"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CurrentRunthrough = 0</w:t>
      </w:r>
    </w:p>
    <w:p w14:paraId="78B1DA52"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rightnow = Dates.now()</w:t>
      </w:r>
    </w:p>
    <w:p w14:paraId="5A117433" w14:textId="77777777" w:rsidR="00F1184E" w:rsidRPr="00F1184E" w:rsidRDefault="00F1184E" w:rsidP="00EB4829">
      <w:pPr>
        <w:pStyle w:val="NoSpacing"/>
        <w:ind w:left="720"/>
        <w:jc w:val="both"/>
        <w:rPr>
          <w:rFonts w:ascii="Courier New" w:hAnsi="Courier New" w:cs="Courier New"/>
          <w:noProof/>
          <w:sz w:val="16"/>
          <w:szCs w:val="16"/>
        </w:rPr>
      </w:pPr>
    </w:p>
    <w:p w14:paraId="6AA39E78"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for reps in Range_reps</w:t>
      </w:r>
    </w:p>
    <w:p w14:paraId="2203488C"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for n in Range_Participants</w:t>
      </w:r>
    </w:p>
    <w:p w14:paraId="7302EC5C"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52328CE4"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TimeStartTrial = Dates.now()</w:t>
      </w:r>
    </w:p>
    <w:p w14:paraId="7853F040"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4734B6E5"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_Accuracy = []</w:t>
      </w:r>
    </w:p>
    <w:p w14:paraId="4C593B8B"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_Precision = []</w:t>
      </w:r>
    </w:p>
    <w:p w14:paraId="164E20DC"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_Accuracy_TwoLevel = []</w:t>
      </w:r>
    </w:p>
    <w:p w14:paraId="4E4F57D6"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_Precision_TwoLevel = []</w:t>
      </w:r>
    </w:p>
    <w:p w14:paraId="54E98442"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1D83B7D0"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for j in 1:nIterations</w:t>
      </w:r>
    </w:p>
    <w:p w14:paraId="612F6640"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 = SimulateDataframe(n, </w:t>
      </w:r>
    </w:p>
    <w:p w14:paraId="72728E39"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ConditionOfInterest, </w:t>
      </w:r>
    </w:p>
    <w:p w14:paraId="2FC70CE8"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tandardValues, </w:t>
      </w:r>
    </w:p>
    <w:p w14:paraId="0246DEDA"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reps, </w:t>
      </w:r>
    </w:p>
    <w:p w14:paraId="73DFF801"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SE_Difference, </w:t>
      </w:r>
    </w:p>
    <w:p w14:paraId="723A4203"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JND_Difference, </w:t>
      </w:r>
    </w:p>
    <w:p w14:paraId="40036367"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ultiplicator_PSE_Standard, </w:t>
      </w:r>
    </w:p>
    <w:p w14:paraId="5D093910"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ultiplicator_SD_Standard, </w:t>
      </w:r>
    </w:p>
    <w:p w14:paraId="45DF0210"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D_ResponseFunction, </w:t>
      </w:r>
    </w:p>
    <w:p w14:paraId="175F0531"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ean_Variability_Between, </w:t>
      </w:r>
    </w:p>
    <w:p w14:paraId="3356F96D"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D_Variability_Between)</w:t>
      </w:r>
    </w:p>
    <w:p w14:paraId="2AAB8F29"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_Accuracy = [Pvalues_Accuracy;Pvalues[1]]</w:t>
      </w:r>
    </w:p>
    <w:p w14:paraId="129FD317"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_Precision = [Pvalues_Precision;Pvalues[2]]</w:t>
      </w:r>
    </w:p>
    <w:p w14:paraId="1871DFDE"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_Accuracy_TwoLevel = [Pvalues_Accuracy_TwoLevel;Pvalues[3]]</w:t>
      </w:r>
    </w:p>
    <w:p w14:paraId="63A5F833"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_Precision_TwoLevel = [Pvalues_Precision_TwoLevel;Pvalues[4]]</w:t>
      </w:r>
    </w:p>
    <w:p w14:paraId="712FB156"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end</w:t>
      </w:r>
    </w:p>
    <w:p w14:paraId="4DB33743"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6F5BEB77"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CurrentRunthrough = CurrentRunthrough + 1</w:t>
      </w:r>
    </w:p>
    <w:p w14:paraId="3465242D" w14:textId="77777777" w:rsidR="00F1184E" w:rsidRPr="00F1184E" w:rsidRDefault="00F1184E" w:rsidP="00EB4829">
      <w:pPr>
        <w:pStyle w:val="NoSpacing"/>
        <w:ind w:left="720"/>
        <w:jc w:val="both"/>
        <w:rPr>
          <w:rFonts w:ascii="Courier New" w:hAnsi="Courier New" w:cs="Courier New"/>
          <w:noProof/>
          <w:sz w:val="16"/>
          <w:szCs w:val="16"/>
        </w:rPr>
      </w:pPr>
    </w:p>
    <w:p w14:paraId="27299436"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if CurrentRunthrough == 1</w:t>
      </w:r>
    </w:p>
    <w:p w14:paraId="0127A87F" w14:textId="77777777" w:rsidR="00F1184E" w:rsidRPr="00F1184E" w:rsidRDefault="00F1184E" w:rsidP="00EB4829">
      <w:pPr>
        <w:pStyle w:val="NoSpacing"/>
        <w:ind w:left="720"/>
        <w:jc w:val="both"/>
        <w:rPr>
          <w:rFonts w:ascii="Courier New" w:hAnsi="Courier New" w:cs="Courier New"/>
          <w:noProof/>
          <w:sz w:val="16"/>
          <w:szCs w:val="16"/>
        </w:rPr>
      </w:pPr>
    </w:p>
    <w:p w14:paraId="6977D18C"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global PowerfulDataframe = DataFrame(n=n, </w:t>
      </w:r>
    </w:p>
    <w:p w14:paraId="34AED7A8"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ConditionsOfInterest=length(ConditionOfInterest), </w:t>
      </w:r>
    </w:p>
    <w:p w14:paraId="32940746"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tandardValue1=StandardValues[1],</w:t>
      </w:r>
    </w:p>
    <w:p w14:paraId="73E7C797"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tandardValue2=StandardValues[2], reps=reps, </w:t>
      </w:r>
    </w:p>
    <w:p w14:paraId="1DE0F0C8"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SE_Difference=PSE_Difference, </w:t>
      </w:r>
    </w:p>
    <w:p w14:paraId="5981E51F"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JND_Difference=JND_Difference, </w:t>
      </w:r>
    </w:p>
    <w:p w14:paraId="673FC681"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ultiplicator_PSE_Standard=Multiplicator_PSE_Standard, </w:t>
      </w:r>
    </w:p>
    <w:p w14:paraId="14AF2074"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ultiplicator_SD_Standard=Multiplicator_SD_Standard, </w:t>
      </w:r>
    </w:p>
    <w:p w14:paraId="1D7CB099"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D_ResponseFunction=SD_ResponseFunction, </w:t>
      </w:r>
    </w:p>
    <w:p w14:paraId="538FA8BC"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ean_Variability_Between=Mean_Variability_Between, </w:t>
      </w:r>
    </w:p>
    <w:p w14:paraId="49491541"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D_Variability_Between=SD_Variability_Between, </w:t>
      </w:r>
    </w:p>
    <w:p w14:paraId="13C13A1B"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_Accuracy = mean(Pvalues_Accuracy .&lt; 0.05),  </w:t>
      </w:r>
    </w:p>
    <w:p w14:paraId="76DEC8F7"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_Precision = mean(Pvalues_Precision .&lt; 0.05),</w:t>
      </w:r>
    </w:p>
    <w:p w14:paraId="5BD09D8C"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_Accuracy_Twolevel = mean(Pvalues_Accuracy_TwoLevel .&lt; 0.05),  </w:t>
      </w:r>
    </w:p>
    <w:p w14:paraId="6D38DA66"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_Precision_Twolevel = mean(Pvalues_Precision_TwoLevel .&lt; 0.05),</w:t>
      </w:r>
    </w:p>
    <w:p w14:paraId="391F7364"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Duration = ((Dates.now()) - TimeStartTrial))   </w:t>
      </w:r>
    </w:p>
    <w:p w14:paraId="069A9262" w14:textId="77777777" w:rsidR="00F1184E" w:rsidRPr="00F1184E" w:rsidRDefault="00F1184E" w:rsidP="00EB4829">
      <w:pPr>
        <w:pStyle w:val="NoSpacing"/>
        <w:ind w:left="720"/>
        <w:jc w:val="both"/>
        <w:rPr>
          <w:rFonts w:ascii="Courier New" w:hAnsi="Courier New" w:cs="Courier New"/>
          <w:noProof/>
          <w:sz w:val="16"/>
          <w:szCs w:val="16"/>
        </w:rPr>
      </w:pPr>
    </w:p>
    <w:p w14:paraId="72EE5EEA"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else</w:t>
      </w:r>
    </w:p>
    <w:p w14:paraId="3DBC2261"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row = DataFrame(n=n, </w:t>
      </w:r>
    </w:p>
    <w:p w14:paraId="757FC850"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lastRenderedPageBreak/>
        <w:t xml:space="preserve">                        ConditionsOfInterest=length(ConditionOfInterest), </w:t>
      </w:r>
    </w:p>
    <w:p w14:paraId="4234A68A"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tandardValue1=StandardValues[1],StandardValue2=StandardValues[2], </w:t>
      </w:r>
    </w:p>
    <w:p w14:paraId="78E5D12C"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reps=reps, </w:t>
      </w:r>
    </w:p>
    <w:p w14:paraId="23968B68"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SE_Difference=PSE_Difference, </w:t>
      </w:r>
    </w:p>
    <w:p w14:paraId="616EE986"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JND_Difference=JND_Difference, </w:t>
      </w:r>
    </w:p>
    <w:p w14:paraId="7701A43A"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ultiplicator_PSE_Standard=Multiplicator_PSE_Standard, </w:t>
      </w:r>
    </w:p>
    <w:p w14:paraId="15062A27"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ultiplicator_SD_Standard=Multiplicator_SD_Standard, </w:t>
      </w:r>
    </w:p>
    <w:p w14:paraId="288BCEFF"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D_ResponseFunction=SD_ResponseFunction, </w:t>
      </w:r>
    </w:p>
    <w:p w14:paraId="1690C24A"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ean_Variability_Between=Mean_Variability_Between, </w:t>
      </w:r>
    </w:p>
    <w:p w14:paraId="4A7A4675"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D_Variability_Between=SD_Variability_Between, </w:t>
      </w:r>
    </w:p>
    <w:p w14:paraId="4FEDCB79"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_Accuracy = mean(Pvalues_Accuracy .&lt; 0.05),  </w:t>
      </w:r>
    </w:p>
    <w:p w14:paraId="70A3BA0B"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_Precision = mean(Pvalues_Precision .&lt; 0.05),</w:t>
      </w:r>
    </w:p>
    <w:p w14:paraId="54253713"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_Accuracy_Twolevel = mean(Pvalues_Accuracy_TwoLevel .&lt; 0.05),  </w:t>
      </w:r>
    </w:p>
    <w:p w14:paraId="32BEB024"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_Precision_Twolevel = mean(Pvalues_Precision_TwoLevel .&lt; 0.05),</w:t>
      </w:r>
    </w:p>
    <w:p w14:paraId="58781F8E" w14:textId="1F75D3C9"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Duration</w:t>
      </w:r>
      <w:r w:rsidR="00EF2709">
        <w:rPr>
          <w:rFonts w:ascii="Courier New" w:hAnsi="Courier New" w:cs="Courier New"/>
          <w:noProof/>
          <w:sz w:val="16"/>
          <w:szCs w:val="16"/>
        </w:rPr>
        <w:t xml:space="preserve"> </w:t>
      </w:r>
      <w:r w:rsidRPr="00F1184E">
        <w:rPr>
          <w:rFonts w:ascii="Courier New" w:hAnsi="Courier New" w:cs="Courier New"/>
          <w:noProof/>
          <w:sz w:val="16"/>
          <w:szCs w:val="16"/>
        </w:rPr>
        <w:t>=</w:t>
      </w:r>
      <w:r w:rsidR="00EF2709">
        <w:rPr>
          <w:rFonts w:ascii="Courier New" w:hAnsi="Courier New" w:cs="Courier New"/>
          <w:noProof/>
          <w:sz w:val="16"/>
          <w:szCs w:val="16"/>
        </w:rPr>
        <w:t xml:space="preserve"> </w:t>
      </w:r>
      <w:r w:rsidRPr="00F1184E">
        <w:rPr>
          <w:rFonts w:ascii="Courier New" w:hAnsi="Courier New" w:cs="Courier New"/>
          <w:noProof/>
          <w:sz w:val="16"/>
          <w:szCs w:val="16"/>
        </w:rPr>
        <w:t>((Dates.now()) - TimeStartTrial))</w:t>
      </w:r>
    </w:p>
    <w:p w14:paraId="135F798F"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50C716CD"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fulDataframe = append!(PowerfulDataframe,row)</w:t>
      </w:r>
    </w:p>
    <w:p w14:paraId="00C284A1"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end</w:t>
      </w:r>
    </w:p>
    <w:p w14:paraId="4166B2E9"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1BEA64BF"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rint("RUNTHROUGH ", CurrentRunthrough, " out of ", TotalNumber,": ", n, " ", reps, " ", </w:t>
      </w:r>
    </w:p>
    <w:p w14:paraId="0A27B900"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SE_Difference, " ", JND_Difference, " ", mean(Pvalues_Accuracy .&lt; 0.05), " ", </w:t>
      </w:r>
    </w:p>
    <w:p w14:paraId="30F0DEA9"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ean(Pvalues_Precision .&lt; 0.05), " ", PowerfulDataframe[!,:Duration][CurrentRunthrough], " END. ")</w:t>
      </w:r>
    </w:p>
    <w:p w14:paraId="239AD2F0" w14:textId="77777777" w:rsidR="00F1184E" w:rsidRPr="00F1184E" w:rsidRDefault="00F1184E" w:rsidP="00EB4829">
      <w:pPr>
        <w:pStyle w:val="NoSpacing"/>
        <w:ind w:left="720"/>
        <w:jc w:val="both"/>
        <w:rPr>
          <w:rFonts w:ascii="Courier New" w:hAnsi="Courier New" w:cs="Courier New"/>
          <w:noProof/>
          <w:sz w:val="16"/>
          <w:szCs w:val="16"/>
        </w:rPr>
      </w:pPr>
    </w:p>
    <w:p w14:paraId="059AF6FD"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end</w:t>
      </w:r>
    </w:p>
    <w:p w14:paraId="7FE3DB33" w14:textId="5A7CFAF6"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end</w:t>
      </w:r>
    </w:p>
    <w:p w14:paraId="07B48936" w14:textId="340087ED" w:rsidR="00F1184E" w:rsidRDefault="00F1184E" w:rsidP="00F1184E">
      <w:pPr>
        <w:pStyle w:val="NoSpacing"/>
        <w:jc w:val="both"/>
        <w:rPr>
          <w:rFonts w:cstheme="minorHAnsi"/>
          <w:noProof/>
        </w:rPr>
      </w:pPr>
    </w:p>
    <w:p w14:paraId="136B687D" w14:textId="5E18AEB0" w:rsidR="00F1184E" w:rsidRDefault="00F1184E" w:rsidP="00F1184E">
      <w:pPr>
        <w:pStyle w:val="NoSpacing"/>
        <w:jc w:val="both"/>
        <w:rPr>
          <w:rFonts w:cstheme="minorHAnsi"/>
          <w:noProof/>
        </w:rPr>
      </w:pPr>
      <w:r>
        <w:rPr>
          <w:rFonts w:cstheme="minorHAnsi"/>
          <w:noProof/>
        </w:rPr>
        <w:t xml:space="preserve">Finally, we can </w:t>
      </w:r>
      <w:r w:rsidR="00EF2709">
        <w:rPr>
          <w:rFonts w:cstheme="minorHAnsi"/>
          <w:noProof/>
        </w:rPr>
        <w:t>write</w:t>
      </w:r>
      <w:r>
        <w:rPr>
          <w:rFonts w:cstheme="minorHAnsi"/>
          <w:noProof/>
        </w:rPr>
        <w:t xml:space="preserve"> the computed powers for each number of repetitions and participants in a table.</w:t>
      </w:r>
    </w:p>
    <w:p w14:paraId="5C1A6459" w14:textId="7B889062" w:rsidR="00F1184E" w:rsidRDefault="00F1184E" w:rsidP="00F1184E">
      <w:pPr>
        <w:pStyle w:val="NoSpacing"/>
        <w:jc w:val="both"/>
        <w:rPr>
          <w:rFonts w:cstheme="minorHAnsi"/>
          <w:noProof/>
        </w:rPr>
      </w:pPr>
    </w:p>
    <w:p w14:paraId="4117E894" w14:textId="1BB931E3" w:rsidR="00F1184E" w:rsidRPr="00B37F12" w:rsidRDefault="00B37F12" w:rsidP="00EB4829">
      <w:pPr>
        <w:pStyle w:val="NoSpacing"/>
        <w:ind w:firstLine="720"/>
        <w:jc w:val="both"/>
        <w:rPr>
          <w:rFonts w:ascii="Courier New" w:hAnsi="Courier New" w:cs="Courier New"/>
          <w:noProof/>
          <w:sz w:val="16"/>
          <w:szCs w:val="16"/>
        </w:rPr>
      </w:pPr>
      <w:r w:rsidRPr="00B37F12">
        <w:rPr>
          <w:rFonts w:ascii="Courier New" w:hAnsi="Courier New" w:cs="Courier New"/>
          <w:noProof/>
          <w:sz w:val="16"/>
          <w:szCs w:val="16"/>
        </w:rPr>
        <w:t>CSV.write(join([reps,"_", PSE_Difference, "_", JND_Difference, ".csv"]),PowerfulDataframe)</w:t>
      </w:r>
    </w:p>
    <w:p w14:paraId="6E36D0DF" w14:textId="77777777" w:rsidR="00F1184E" w:rsidRDefault="00F1184E" w:rsidP="00F1184E">
      <w:pPr>
        <w:pStyle w:val="NoSpacing"/>
        <w:jc w:val="both"/>
        <w:rPr>
          <w:rFonts w:cstheme="minorHAnsi"/>
          <w:noProof/>
        </w:rPr>
      </w:pPr>
    </w:p>
    <w:p w14:paraId="00F82163" w14:textId="470A0EE8" w:rsidR="00F1184E" w:rsidRDefault="00ED17F4" w:rsidP="00F1184E">
      <w:pPr>
        <w:pStyle w:val="NoSpacing"/>
        <w:jc w:val="both"/>
        <w:rPr>
          <w:rFonts w:cstheme="minorHAnsi"/>
          <w:noProof/>
        </w:rPr>
      </w:pPr>
      <w:r>
        <w:rPr>
          <w:rFonts w:cstheme="minorHAnsi"/>
          <w:noProof/>
        </w:rPr>
        <w:t>We can also plot this table with a call to ggplot:</w:t>
      </w:r>
    </w:p>
    <w:p w14:paraId="67EAB192" w14:textId="7FB47D25" w:rsidR="004A14E4" w:rsidRDefault="004A14E4" w:rsidP="00F1184E">
      <w:pPr>
        <w:pStyle w:val="NoSpacing"/>
        <w:jc w:val="both"/>
        <w:rPr>
          <w:rFonts w:cstheme="minorHAnsi"/>
          <w:noProof/>
        </w:rPr>
      </w:pPr>
    </w:p>
    <w:p w14:paraId="049DFF8A" w14:textId="77777777" w:rsidR="00C84987" w:rsidRPr="00C84987" w:rsidRDefault="00C84987" w:rsidP="00EB4829">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rput PowerfulDataframe</w:t>
      </w:r>
    </w:p>
    <w:p w14:paraId="3C60F9AB" w14:textId="77777777" w:rsidR="00C84987" w:rsidRPr="00C84987" w:rsidRDefault="00C84987" w:rsidP="00EB4829">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R"""</w:t>
      </w:r>
    </w:p>
    <w:p w14:paraId="6F56F939" w14:textId="77777777" w:rsidR="00C84987" w:rsidRPr="00C84987" w:rsidRDefault="00C84987" w:rsidP="00EB4829">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plot = ggplot(PowerfulDataframe) +</w:t>
      </w:r>
    </w:p>
    <w:p w14:paraId="76A3F352" w14:textId="77777777" w:rsidR="00C84987" w:rsidRPr="00C84987" w:rsidRDefault="00C84987" w:rsidP="00EB4829">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geom_line(aes(n,power_Precision),color="red") +</w:t>
      </w:r>
    </w:p>
    <w:p w14:paraId="0ABA751F" w14:textId="77777777" w:rsidR="00C84987" w:rsidRPr="00C84987" w:rsidRDefault="00C84987" w:rsidP="00EB4829">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geom_line(aes(n,power_Accuracy),color="blue") +</w:t>
      </w:r>
    </w:p>
    <w:p w14:paraId="2E2BE221" w14:textId="77777777" w:rsidR="00C84987" w:rsidRPr="00C84987" w:rsidRDefault="00C84987" w:rsidP="00EB4829">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facet_grid(.~reps) +</w:t>
      </w:r>
    </w:p>
    <w:p w14:paraId="648EEAD8" w14:textId="77777777" w:rsidR="00C84987" w:rsidRPr="00C84987" w:rsidRDefault="00C84987" w:rsidP="00EB4829">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geom_hline(yintercept = 0.8, linetype=5) +</w:t>
      </w:r>
    </w:p>
    <w:p w14:paraId="59D45F05" w14:textId="77777777" w:rsidR="00C84987" w:rsidRPr="00C84987" w:rsidRDefault="00C84987" w:rsidP="00EB4829">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geom_hline(yintercept = 0.9, linetype=2) +</w:t>
      </w:r>
    </w:p>
    <w:p w14:paraId="434E3B00" w14:textId="77777777" w:rsidR="00C84987" w:rsidRPr="00C84987" w:rsidRDefault="00C84987" w:rsidP="00EB4829">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geom_hline(yintercept = 0.95, linetype=3)</w:t>
      </w:r>
    </w:p>
    <w:p w14:paraId="2B3A5654" w14:textId="77777777" w:rsidR="00C84987" w:rsidRPr="00C84987" w:rsidRDefault="00C84987" w:rsidP="00EB4829">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plot</w:t>
      </w:r>
    </w:p>
    <w:p w14:paraId="4A535E75" w14:textId="4B8AF047" w:rsidR="00BF1D2B" w:rsidRPr="00BF1D2B" w:rsidRDefault="00C84987" w:rsidP="00EB4829">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w:t>
      </w:r>
    </w:p>
    <w:p w14:paraId="02568076" w14:textId="77777777" w:rsidR="00BF1D2B" w:rsidRDefault="00BF1D2B" w:rsidP="00F1184E">
      <w:pPr>
        <w:pStyle w:val="NoSpacing"/>
        <w:jc w:val="both"/>
        <w:rPr>
          <w:rFonts w:cstheme="minorHAnsi"/>
          <w:noProof/>
        </w:rPr>
      </w:pPr>
    </w:p>
    <w:p w14:paraId="26CD16E4" w14:textId="24F3E183" w:rsidR="002C019E" w:rsidRDefault="002C019E" w:rsidP="00F1184E">
      <w:pPr>
        <w:pStyle w:val="NoSpacing"/>
        <w:jc w:val="both"/>
        <w:rPr>
          <w:rFonts w:cstheme="minorHAnsi"/>
          <w:noProof/>
        </w:rPr>
      </w:pPr>
    </w:p>
    <w:p w14:paraId="3B1F3505" w14:textId="7901E31B" w:rsidR="002C019E" w:rsidRPr="001D4697" w:rsidRDefault="002C019E" w:rsidP="002C019E">
      <w:pPr>
        <w:pStyle w:val="Heading3"/>
        <w:rPr>
          <w:noProof/>
        </w:rPr>
      </w:pPr>
      <w:r w:rsidRPr="001D4697">
        <w:rPr>
          <w:noProof/>
        </w:rPr>
        <w:t>R vs. Julia</w:t>
      </w:r>
      <w:r w:rsidR="0056033A">
        <w:rPr>
          <w:noProof/>
        </w:rPr>
        <w:t xml:space="preserve"> – A comparison</w:t>
      </w:r>
    </w:p>
    <w:p w14:paraId="61FF9589" w14:textId="6D8F7C54" w:rsidR="002C019E" w:rsidRDefault="00BC0A75" w:rsidP="00025BE8">
      <w:pPr>
        <w:jc w:val="both"/>
      </w:pPr>
      <w:r>
        <w:t xml:space="preserve">We used the above procedures to </w:t>
      </w:r>
      <w:r w:rsidR="003876B0">
        <w:t xml:space="preserve">measure </w:t>
      </w:r>
      <w:r>
        <w:t>the speed for the same operations in Julia</w:t>
      </w:r>
      <w:r w:rsidR="003876B0">
        <w:t xml:space="preserve"> and R. We used a Julia script and use the RCall implementation </w:t>
      </w:r>
      <w:r w:rsidR="00584883">
        <w:t>to obtain lme4 fits.</w:t>
      </w:r>
      <w:r w:rsidR="005C5D3C">
        <w:t xml:space="preserve"> We also tried using lme4 natively in R and found by-and-large the same fitting durations as when calling lme4 through RCall from the Julia script. Using RCall allows us to compare fitting durations across the same datasets, which helps to eliminate variability due to differences in the simulated datasets.</w:t>
      </w:r>
      <w:r w:rsidR="00F329AA">
        <w:t xml:space="preserve"> We perform the procedure 20 times for each combination of Optimizer Configuration (see below), number of participants, number of trials and Effect condition (No Effect, PSE_Difference = JND_Difference = 0; and “Small Effect”, PSE_Difference = 0.025 and JND_Difference = 0.05) and</w:t>
      </w:r>
      <w:r w:rsidR="00CF3D88">
        <w:t xml:space="preserve"> compare the median </w:t>
      </w:r>
      <w:r w:rsidR="007D61A9">
        <w:t xml:space="preserve">fitting duration </w:t>
      </w:r>
      <w:r w:rsidR="00CF3D88">
        <w:t>across these four variables.</w:t>
      </w:r>
      <w:r w:rsidR="007D61A9">
        <w:t xml:space="preserve"> We also compare median AICs to assess whether slower fits might yield increases in model fit, which might justified the increased duration. </w:t>
      </w:r>
      <w:r w:rsidR="00584883">
        <w:t xml:space="preserve">There are different implementations and configurations available for both Julia </w:t>
      </w:r>
      <w:r w:rsidR="00584883">
        <w:lastRenderedPageBreak/>
        <w:t>and R.</w:t>
      </w:r>
      <w:r w:rsidR="007D7850">
        <w:t xml:space="preserve"> We are going to evaluate them based on fitting duration</w:t>
      </w:r>
      <w:r w:rsidR="007D31D5">
        <w:t xml:space="preserve"> and</w:t>
      </w:r>
      <w:r w:rsidR="007D7850">
        <w:t xml:space="preserve"> model fit</w:t>
      </w:r>
      <w:r w:rsidR="007D31D5">
        <w:t xml:space="preserve">. Since p values </w:t>
      </w:r>
      <w:r w:rsidR="00B32425">
        <w:t xml:space="preserve">for (Generalized) Linear Mixed Models </w:t>
      </w:r>
      <w:r w:rsidR="007D31D5">
        <w:t xml:space="preserve">are </w:t>
      </w:r>
      <w:r w:rsidR="00B32425">
        <w:t xml:space="preserve">generally </w:t>
      </w:r>
      <w:r w:rsidR="007D31D5">
        <w:t>approximations, we are also going to evaluate the false positive rate</w:t>
      </w:r>
      <w:r w:rsidR="00C71EE3">
        <w:t>s</w:t>
      </w:r>
      <w:r w:rsidR="007D31D5">
        <w:t>.</w:t>
      </w:r>
    </w:p>
    <w:p w14:paraId="7E461C87" w14:textId="328BF981" w:rsidR="00584883" w:rsidRDefault="00BC64C1" w:rsidP="00BC64C1">
      <w:pPr>
        <w:pStyle w:val="Heading4"/>
      </w:pPr>
      <w:r>
        <w:t>Optimizers</w:t>
      </w:r>
    </w:p>
    <w:p w14:paraId="192737DA" w14:textId="2D39F6F3" w:rsidR="00375F9F" w:rsidRDefault="00BC64C1" w:rsidP="00025BE8">
      <w:pPr>
        <w:jc w:val="both"/>
      </w:pPr>
      <w:r>
        <w:t xml:space="preserve">lme4 for R supports implementations of the Nelder-Mead method </w:t>
      </w:r>
      <w:r>
        <w:fldChar w:fldCharType="begin" w:fldLock="1"/>
      </w:r>
      <w:r>
        <w:instrText>ADDIN CSL_CITATION {"citationItems":[{"id":"ITEM-1","itemData":{"DOI":"10.1093/comjnl/7.4.308","ISBN":"9781605580852","ISSN":"0010-4620","abstract":"A method is described for the minimization of a function of n variables, which depends on the comparison of function values at the (n + 1) vertices of a general simplex, followed by the replacement of the vertex with the highest value by another point. The simplex adapts itself to the local landscape, and contracts on to the final minimum. The method is shown to be effective and computationally compact. A procedure is given for the estimation of the Hessian matrix in the neighbourhood of the minimum, needed in statistical estimation problems.","author":[{"dropping-particle":"","family":"Nelder","given":"J. A.","non-dropping-particle":"","parse-names":false,"suffix":""},{"dropping-particle":"","family":"Mead","given":"R.","non-dropping-particle":"","parse-names":false,"suffix":""}],"container-title":"The Computer Journal","id":"ITEM-1","issue":"4","issued":{"date-parts":[["1965"]]},"page":"308-313","title":"A Simplex Method for Function Minimization","type":"article-journal","volume":"7"},"uris":["http://www.mendeley.com/documents/?uuid=9815d833-eeee-4945-a546-42a69dedee52"]}],"mendeley":{"formattedCitation":"(Nelder &amp; Mead, 1965)","plainTextFormattedCitation":"(Nelder &amp; Mead, 1965)","previouslyFormattedCitation":"(Nelder &amp; Mead, 1965)"},"properties":{"noteIndex":0},"schema":"https://github.com/citation-style-language/schema/raw/master/csl-citation.json"}</w:instrText>
      </w:r>
      <w:r>
        <w:fldChar w:fldCharType="separate"/>
      </w:r>
      <w:r w:rsidRPr="00BC64C1">
        <w:rPr>
          <w:noProof/>
        </w:rPr>
        <w:t>(Nelder &amp; Mead, 1965)</w:t>
      </w:r>
      <w:r>
        <w:fldChar w:fldCharType="end"/>
      </w:r>
      <w:r>
        <w:t xml:space="preserve"> and the  </w:t>
      </w:r>
      <w:r w:rsidRPr="00BC64C1">
        <w:t>BOBYQA</w:t>
      </w:r>
      <w:r>
        <w:t xml:space="preserve"> method </w:t>
      </w:r>
      <w:r>
        <w:fldChar w:fldCharType="begin" w:fldLock="1"/>
      </w:r>
      <w:r w:rsidR="00637323">
        <w:instrText>ADDIN CSL_CITATION {"citationItems":[{"id":"ITEM-1","itemData":{"DOI":"10.1.1.443.7693","ISBN":"DAMTP 2009/NA06","abstract":"BOBYQA is an iterative algorithm for finding a minimum of a function F(x), x</w:instrText>
      </w:r>
      <w:r w:rsidR="00637323">
        <w:rPr>
          <w:rFonts w:ascii="Cambria Math" w:hAnsi="Cambria Math" w:cs="Cambria Math"/>
        </w:rPr>
        <w:instrText>∈</w:instrText>
      </w:r>
      <w:r w:rsidR="00637323">
        <w:instrText>Rn, subject to bounds a</w:instrText>
      </w:r>
      <w:r w:rsidR="00637323">
        <w:rPr>
          <w:rFonts w:ascii="Calibri" w:hAnsi="Calibri" w:cs="Calibri"/>
        </w:rPr>
        <w:instrText>≤</w:instrText>
      </w:r>
      <w:r w:rsidR="00637323">
        <w:instrText>x</w:instrText>
      </w:r>
      <w:r w:rsidR="00637323">
        <w:rPr>
          <w:rFonts w:ascii="Calibri" w:hAnsi="Calibri" w:cs="Calibri"/>
        </w:rPr>
        <w:instrText>≤</w:instrText>
      </w:r>
      <w:r w:rsidR="00637323">
        <w:instrText>b on the variables, F being specified by a “black box” that returns the value F(x) for any feasible x. Each iteration employs a quadratic approximation Q to F that satisfies Q(yj) = F(yj), j = 1, 2, . . . ,m, the interpolation points yj being chosen and adjusted automatically, but m is a prescribed constant, the value m=2n+1 being typical. These conditions leave much freedom in Q, taken up when the model is updated by the highly successful technique of minimizing the Frobenius norm of the change to the second derivative matrix of Q. Thus no first derivatives of F are required explicitly. Most changes to the variables are an approximate solution to a trust region subproblem, using the current quadratic model, with a lower bound on the trust region radius that is reduced cautiously, in order to keep the interpolation points well separated until late in the calculation, which lessens damage from computer rounding errors. Some other changes to the variables are designed to improve the model without reducing F. These techniques are described. Other topics include the starting procedure that is given an initial vector of variables, the value of m and the initial trust region radius. There is also a new device called RESCUE that tries to restore normality if severe loss of accuracy occurs in the matrix calculations of the updating of the model. Numerical results are reported and discussed for two test problems, the numbers of variables being between 10 and 320.","author":[{"dropping-particle":"","family":"Powell","given":"Mjd","non-dropping-particle":"","parse-names":false,"suffix":""}],"container-title":"NA Report NA2009/06","id":"ITEM-1","issued":{"date-parts":[["2009"]]},"page":"39","title":"The BOBYQA algorithm for bound constrained optimization without derivatives","type":"article-journal"},"uris":["http://www.mendeley.com/documents/?uuid=9f47c4bd-8fe9-4795-b4db-6b5e22854810"]}],"mendeley":{"formattedCitation":"(Powell, 2009)","plainTextFormattedCitation":"(Powell, 2009)","previouslyFormattedCitation":"(Powell, 2009)"},"properties":{"noteIndex":0},"schema":"https://github.com/citation-style-language/schema/raw/master/csl-citation.json"}</w:instrText>
      </w:r>
      <w:r>
        <w:fldChar w:fldCharType="separate"/>
      </w:r>
      <w:r w:rsidRPr="00BC64C1">
        <w:rPr>
          <w:noProof/>
        </w:rPr>
        <w:t>(Powell, 2009)</w:t>
      </w:r>
      <w:r>
        <w:fldChar w:fldCharType="end"/>
      </w:r>
      <w:r>
        <w:t xml:space="preserve">. It furthermore supports </w:t>
      </w:r>
      <w:r w:rsidR="005A7CEA">
        <w:t>the (generally faster) implementations of optimizing algorithms from the package</w:t>
      </w:r>
      <w:r>
        <w:t xml:space="preserve"> nloptwrap</w:t>
      </w:r>
      <w:r w:rsidR="001E08DF">
        <w:t>; we thus also add the BOBYQA instantiation from this package for comparison.</w:t>
      </w:r>
    </w:p>
    <w:p w14:paraId="71D4103F" w14:textId="4FD69CF4" w:rsidR="001E08DF" w:rsidRDefault="001E08DF" w:rsidP="001E08DF">
      <w:pPr>
        <w:pStyle w:val="Heading4"/>
      </w:pPr>
      <w:r w:rsidRPr="001E08DF">
        <w:t>P value approximation</w:t>
      </w:r>
    </w:p>
    <w:p w14:paraId="4C5D681E" w14:textId="36702FCD" w:rsidR="00CD2772" w:rsidRDefault="001E08DF" w:rsidP="00025BE8">
      <w:pPr>
        <w:jc w:val="both"/>
      </w:pPr>
      <w:r>
        <w:t xml:space="preserve">There are different approaches to significance testing in Mixed Modelling. Common approaches are </w:t>
      </w:r>
      <w:r w:rsidR="006A65AB">
        <w:t xml:space="preserve">Wald Z Tests, </w:t>
      </w:r>
      <w:r>
        <w:t>Likelihood Ratio Testing</w:t>
      </w:r>
      <w:r w:rsidR="006A65AB">
        <w:t xml:space="preserve"> and bootstrapped confidence intervals.</w:t>
      </w:r>
      <w:r w:rsidR="00B26D4E">
        <w:t xml:space="preserve"> Bootstrapped confidence intervals are too computationally costly for the purpose of power simulations. We will therefore test the Wald Z Test (implemented with the Satterthwaite degrees of freedom Method in the R package lmerTest, and natively in the MixedModels.jl package in Julia) and Likelihood Ratio Tests.</w:t>
      </w:r>
    </w:p>
    <w:p w14:paraId="196DC156" w14:textId="75F4AA1D" w:rsidR="00025BE8" w:rsidRDefault="00025BE8" w:rsidP="00025BE8">
      <w:pPr>
        <w:pStyle w:val="Heading4"/>
      </w:pPr>
      <w:r>
        <w:t>nAGQ</w:t>
      </w:r>
      <w:r w:rsidR="00BE718C">
        <w:t xml:space="preserve"> = 0/fast = true</w:t>
      </w:r>
    </w:p>
    <w:p w14:paraId="3653253C" w14:textId="560C1F9F" w:rsidR="007D7850" w:rsidRDefault="00BE718C" w:rsidP="006F56CE">
      <w:pPr>
        <w:jc w:val="both"/>
      </w:pPr>
      <w:r>
        <w:t>Furthermore, both the lme4 implementation in R and the MixedModels.jl implementation in Julia offer the possibility to trade-off accuracy for higher speed (nAGP = 0 argument in R, and fast = true in Julia). We will test whether the gains in model fit for the slower, more accurate version are worth the increased fitting duration.</w:t>
      </w:r>
    </w:p>
    <w:p w14:paraId="0F55EE4C" w14:textId="55743E09" w:rsidR="00CD2772" w:rsidRPr="00CD2772" w:rsidRDefault="00CF6614" w:rsidP="00CD2772">
      <w:pPr>
        <w:pStyle w:val="Heading4"/>
      </w:pPr>
      <w:r>
        <w:t>Speed</w:t>
      </w:r>
    </w:p>
    <w:p w14:paraId="2D49E320" w14:textId="79503224" w:rsidR="001E08DF" w:rsidRDefault="00251864" w:rsidP="006F56CE">
      <w:pPr>
        <w:jc w:val="both"/>
      </w:pPr>
      <w:r>
        <w:t>Overall, the fastest implementations are</w:t>
      </w:r>
      <w:r w:rsidR="00CD2772">
        <w:t xml:space="preserve"> by far</w:t>
      </w:r>
      <w:r>
        <w:t xml:space="preserve"> the BOBYQA implementation in R from the “nloptwrap”</w:t>
      </w:r>
      <w:r w:rsidR="00CD2772">
        <w:t xml:space="preserve"> package</w:t>
      </w:r>
      <w:r>
        <w:t xml:space="preserve"> and the BOBY</w:t>
      </w:r>
      <w:r w:rsidR="00CD2772">
        <w:t>QA</w:t>
      </w:r>
      <w:r>
        <w:t xml:space="preserve"> implementation in Julia</w:t>
      </w:r>
      <w:r w:rsidR="00CD2772">
        <w:t xml:space="preserve"> (see </w:t>
      </w:r>
      <w:r w:rsidR="00CD2772">
        <w:fldChar w:fldCharType="begin"/>
      </w:r>
      <w:r w:rsidR="00CD2772">
        <w:instrText xml:space="preserve"> REF _Ref40750161 \h </w:instrText>
      </w:r>
      <w:r w:rsidR="006F56CE">
        <w:instrText xml:space="preserve"> \* MERGEFORMAT </w:instrText>
      </w:r>
      <w:r w:rsidR="00CD2772">
        <w:fldChar w:fldCharType="separate"/>
      </w:r>
      <w:r w:rsidR="00CD2772">
        <w:t>Figure 6</w:t>
      </w:r>
      <w:r w:rsidR="00CD2772">
        <w:fldChar w:fldCharType="end"/>
      </w:r>
      <w:r w:rsidR="00CD2772">
        <w:t>) in their nAGQ=</w:t>
      </w:r>
      <w:r w:rsidR="006F3896">
        <w:t>0</w:t>
      </w:r>
      <w:r w:rsidR="00CD2772">
        <w:t>/fast=true versions.</w:t>
      </w:r>
      <w:r w:rsidR="006F3896">
        <w:t xml:space="preserve"> All other implementations (the nAGQ=1/fast=false versions of the BOBYQA implementations, the </w:t>
      </w:r>
      <w:r w:rsidR="0049397C">
        <w:t xml:space="preserve">default </w:t>
      </w:r>
      <w:r w:rsidR="006F3896">
        <w:t xml:space="preserve">BOBYQA implementations from the lme4 package, </w:t>
      </w:r>
      <w:r w:rsidR="0049397C">
        <w:t>and all Nelder-Mead implementations) are much slower, taking between three and ten times longer than the two fastest implementations.</w:t>
      </w:r>
      <w:r w:rsidR="00CF6614">
        <w:t xml:space="preserve"> We display the median fitting durations for each combination of Optimizer Configuration, number of subjects, number of trials and</w:t>
      </w:r>
      <w:r w:rsidR="006F56CE">
        <w:t xml:space="preserve"> Effect strength in</w:t>
      </w:r>
      <w:r w:rsidR="00CF6614">
        <w:t xml:space="preserve"> </w:t>
      </w:r>
      <w:r w:rsidR="00CF6614">
        <w:fldChar w:fldCharType="begin"/>
      </w:r>
      <w:r w:rsidR="00CF6614">
        <w:instrText xml:space="preserve"> REF _Ref40750161 \h </w:instrText>
      </w:r>
      <w:r w:rsidR="006F56CE">
        <w:instrText xml:space="preserve"> \* MERGEFORMAT </w:instrText>
      </w:r>
      <w:r w:rsidR="00CF6614">
        <w:fldChar w:fldCharType="separate"/>
      </w:r>
      <w:r w:rsidR="00CF6614">
        <w:t>Figure 6</w:t>
      </w:r>
      <w:r w:rsidR="00CF6614">
        <w:fldChar w:fldCharType="end"/>
      </w:r>
      <w:r w:rsidR="006F56CE">
        <w:t xml:space="preserve">A. </w:t>
      </w:r>
      <w:r w:rsidR="006F56CE">
        <w:fldChar w:fldCharType="begin"/>
      </w:r>
      <w:r w:rsidR="006F56CE">
        <w:instrText xml:space="preserve"> REF _Ref40750161 \h  \* MERGEFORMAT </w:instrText>
      </w:r>
      <w:r w:rsidR="006F56CE">
        <w:fldChar w:fldCharType="separate"/>
      </w:r>
      <w:r w:rsidR="006F56CE">
        <w:t>Figure 6</w:t>
      </w:r>
      <w:r w:rsidR="006F56CE">
        <w:fldChar w:fldCharType="end"/>
      </w:r>
      <w:r w:rsidR="006F56CE">
        <w:t>B represents a close-up of the fastest four optimizers: Julia: BOYQA, fast; R: BOBYQA (nloptwrap), fast; R: BOBYQA (nloptwrap), slow; Julia: BOBYQA, slow.</w:t>
      </w:r>
    </w:p>
    <w:p w14:paraId="6B03A8B3" w14:textId="77777777" w:rsidR="00AD1ECE" w:rsidRDefault="00AD1ECE" w:rsidP="00AD1ECE">
      <w:pPr>
        <w:pStyle w:val="NoSpacing"/>
        <w:keepNext/>
        <w:jc w:val="both"/>
      </w:pPr>
      <w:r>
        <w:rPr>
          <w:rFonts w:cstheme="minorHAnsi"/>
          <w:noProof/>
        </w:rPr>
        <w:lastRenderedPageBreak/>
        <w:drawing>
          <wp:inline distT="0" distB="0" distL="0" distR="0" wp14:anchorId="71CC235B" wp14:editId="41830B8B">
            <wp:extent cx="5943600" cy="2971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5943600" cy="2971800"/>
                    </a:xfrm>
                    <a:prstGeom prst="rect">
                      <a:avLst/>
                    </a:prstGeom>
                    <a:noFill/>
                    <a:ln>
                      <a:noFill/>
                    </a:ln>
                  </pic:spPr>
                </pic:pic>
              </a:graphicData>
            </a:graphic>
          </wp:inline>
        </w:drawing>
      </w:r>
    </w:p>
    <w:p w14:paraId="14A0770B" w14:textId="10405A44" w:rsidR="00AD1ECE" w:rsidRPr="00AD1ECE" w:rsidRDefault="00AD1ECE" w:rsidP="00AD1ECE">
      <w:pPr>
        <w:pStyle w:val="Caption"/>
        <w:jc w:val="both"/>
        <w:rPr>
          <w:rFonts w:cstheme="minorHAnsi"/>
          <w:noProof/>
        </w:rPr>
      </w:pPr>
      <w:bookmarkStart w:id="6" w:name="_Ref40750161"/>
      <w:r w:rsidRPr="006F56CE">
        <w:rPr>
          <w:b/>
          <w:bCs/>
        </w:rPr>
        <w:t xml:space="preserve">Figure </w:t>
      </w:r>
      <w:r w:rsidRPr="006F56CE">
        <w:rPr>
          <w:b/>
          <w:bCs/>
        </w:rPr>
        <w:fldChar w:fldCharType="begin"/>
      </w:r>
      <w:r w:rsidRPr="006F56CE">
        <w:rPr>
          <w:b/>
          <w:bCs/>
        </w:rPr>
        <w:instrText xml:space="preserve"> SEQ Figure \* ARABIC </w:instrText>
      </w:r>
      <w:r w:rsidRPr="006F56CE">
        <w:rPr>
          <w:b/>
          <w:bCs/>
        </w:rPr>
        <w:fldChar w:fldCharType="separate"/>
      </w:r>
      <w:r w:rsidRPr="006F56CE">
        <w:rPr>
          <w:b/>
          <w:bCs/>
          <w:noProof/>
        </w:rPr>
        <w:t>6</w:t>
      </w:r>
      <w:r w:rsidRPr="006F56CE">
        <w:rPr>
          <w:b/>
          <w:bCs/>
          <w:noProof/>
        </w:rPr>
        <w:fldChar w:fldCharType="end"/>
      </w:r>
      <w:bookmarkEnd w:id="6"/>
      <w:r>
        <w:t xml:space="preserve">: Median durations to fit GLMMs in different languages and with different configurations (color-coded), for datasets of different sizes. We illustrate the durations for 10, 12, 14, 16, 18 and 20 participants (x axis), 30, 40, 50 and 60 trials per staircase (columns of panels) and no effect (PSE_Difference = JND_Difference = 0) and a small effect (PSE_Difference = 0.025 and JND_Difference = 0.05) in rows of panels. We plot the median values across 20 repetitions per combination of repetition number, participant number, effect (none, small) and GLMM fitting configuration. </w:t>
      </w:r>
      <w:r w:rsidRPr="006F56CE">
        <w:rPr>
          <w:b/>
          <w:bCs/>
        </w:rPr>
        <w:t>A</w:t>
      </w:r>
      <w:r>
        <w:t xml:space="preserve">. All optimizer configurations. </w:t>
      </w:r>
      <w:r w:rsidRPr="006F56CE">
        <w:rPr>
          <w:b/>
          <w:bCs/>
        </w:rPr>
        <w:t>B</w:t>
      </w:r>
      <w:r>
        <w:t>. Only the fastest four configurations, from fastest to slowest: Julia: BOYQA, fast; R: nloptwrap, fast; R: nloptwrap, slow; Julia: BOBYQA, slow.</w:t>
      </w:r>
    </w:p>
    <w:p w14:paraId="5A2F8775" w14:textId="2F3C8B93" w:rsidR="00CF6614" w:rsidRDefault="00CF6614" w:rsidP="00CF6614">
      <w:pPr>
        <w:pStyle w:val="Heading4"/>
      </w:pPr>
      <w:r>
        <w:t>Model fits</w:t>
      </w:r>
    </w:p>
    <w:p w14:paraId="40C3427F" w14:textId="1E96D9EF" w:rsidR="00DB1921" w:rsidRDefault="00DB1921" w:rsidP="00690C58">
      <w:pPr>
        <w:jc w:val="both"/>
      </w:pPr>
      <w:r>
        <w:t xml:space="preserve">To assess whether the slower algorithms yield a better model fit, we subtract the </w:t>
      </w:r>
      <w:r w:rsidR="007C5C32">
        <w:t xml:space="preserve">AICs for the other optimizer configurations by the </w:t>
      </w:r>
      <w:r>
        <w:t>AIC for the slowest optimizer configuration (</w:t>
      </w:r>
      <w:r w:rsidR="007C5C32">
        <w:t xml:space="preserve">“R: </w:t>
      </w:r>
      <w:r>
        <w:t>Nelder-Mead, nAGQ=1</w:t>
      </w:r>
      <w:r w:rsidR="007C5C32">
        <w:t>”). This method yields a ratio where a value of below 1 indicates that the optimizer configuration in question makes for better fits than “R: Nelder-Mead, slow”, and values above 1 indicate that the optimizer makes for worse fits.</w:t>
      </w:r>
      <w:r>
        <w:t xml:space="preserve"> As evident from </w:t>
      </w:r>
      <w:r>
        <w:fldChar w:fldCharType="begin"/>
      </w:r>
      <w:r>
        <w:instrText xml:space="preserve"> REF _Ref40753512 \h </w:instrText>
      </w:r>
      <w:r w:rsidR="00690C58">
        <w:instrText xml:space="preserve"> \* MERGEFORMAT </w:instrText>
      </w:r>
      <w:r>
        <w:fldChar w:fldCharType="separate"/>
      </w:r>
      <w:r>
        <w:t>Figure 7</w:t>
      </w:r>
      <w:r>
        <w:fldChar w:fldCharType="end"/>
      </w:r>
      <w:r w:rsidR="007C5C32">
        <w:t>,</w:t>
      </w:r>
      <w:r>
        <w:t xml:space="preserve"> the AIC is indeed lowest for this optimizer, along with “Julia: Nelder-Mead, slow” and “Julia: BOBYQA, slow”</w:t>
      </w:r>
      <w:r w:rsidR="005318E3">
        <w:t>.</w:t>
      </w:r>
      <w:r w:rsidR="007C5C32">
        <w:t xml:space="preserve"> However, the differences with regards to the other optimizer configurations, including the fastest ones, are miniscule, with ratio differences below 0.00005.</w:t>
      </w:r>
    </w:p>
    <w:p w14:paraId="7BAD5158" w14:textId="77777777" w:rsidR="00AD1ECE" w:rsidRDefault="00AD1ECE" w:rsidP="00AD1ECE">
      <w:pPr>
        <w:pStyle w:val="NoSpacing"/>
        <w:keepNext/>
        <w:jc w:val="both"/>
      </w:pPr>
      <w:r>
        <w:rPr>
          <w:rFonts w:cstheme="minorHAnsi"/>
          <w:noProof/>
        </w:rPr>
        <w:lastRenderedPageBreak/>
        <w:drawing>
          <wp:inline distT="0" distB="0" distL="0" distR="0" wp14:anchorId="558CF33F" wp14:editId="61CED9CF">
            <wp:extent cx="5934074" cy="2967037"/>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5934074" cy="2967037"/>
                    </a:xfrm>
                    <a:prstGeom prst="rect">
                      <a:avLst/>
                    </a:prstGeom>
                    <a:noFill/>
                    <a:ln>
                      <a:noFill/>
                    </a:ln>
                  </pic:spPr>
                </pic:pic>
              </a:graphicData>
            </a:graphic>
          </wp:inline>
        </w:drawing>
      </w:r>
    </w:p>
    <w:p w14:paraId="43169CDF" w14:textId="77777777" w:rsidR="00AD1ECE" w:rsidRDefault="00AD1ECE" w:rsidP="00AD1ECE">
      <w:pPr>
        <w:pStyle w:val="Caption"/>
        <w:jc w:val="both"/>
        <w:rPr>
          <w:rFonts w:cstheme="minorHAnsi"/>
          <w:noProof/>
        </w:rPr>
      </w:pPr>
      <w:bookmarkStart w:id="7" w:name="_Ref40753512"/>
      <w:r>
        <w:t xml:space="preserve">Figure </w:t>
      </w:r>
      <w:fldSimple w:instr=" SEQ Figure \* ARABIC ">
        <w:r>
          <w:rPr>
            <w:noProof/>
          </w:rPr>
          <w:t>7</w:t>
        </w:r>
      </w:fldSimple>
      <w:bookmarkEnd w:id="7"/>
      <w:r>
        <w:t>: Median difference between each combination of configurations (color-coded) and the “R: Nelder-Mead, slow” combination for 10-20 participants (x axis) and 30-60 repetitions per staircase (panels).</w:t>
      </w:r>
    </w:p>
    <w:p w14:paraId="1C336B6F" w14:textId="77777777" w:rsidR="00AD1ECE" w:rsidRDefault="00AD1ECE" w:rsidP="00690C58">
      <w:pPr>
        <w:jc w:val="both"/>
      </w:pPr>
    </w:p>
    <w:p w14:paraId="5282EF05" w14:textId="3D5EAA91" w:rsidR="001C4D60" w:rsidRDefault="001C4D60" w:rsidP="00BC09D5">
      <w:pPr>
        <w:pStyle w:val="Heading4"/>
      </w:pPr>
      <w:r>
        <w:t>False positive rates</w:t>
      </w:r>
    </w:p>
    <w:p w14:paraId="36354016" w14:textId="671674F0" w:rsidR="00CF6614" w:rsidRDefault="00BC09D5" w:rsidP="006F123C">
      <w:pPr>
        <w:jc w:val="both"/>
      </w:pPr>
      <w:r>
        <w:t xml:space="preserve">We illustrate the </w:t>
      </w:r>
      <w:r w:rsidR="009B182E">
        <w:t xml:space="preserve">distribution of p values </w:t>
      </w:r>
      <w:r>
        <w:t xml:space="preserve">in </w:t>
      </w:r>
      <w:r>
        <w:fldChar w:fldCharType="begin"/>
      </w:r>
      <w:r>
        <w:instrText xml:space="preserve"> REF _Ref40754554 \h </w:instrText>
      </w:r>
      <w:r w:rsidR="006F123C">
        <w:instrText xml:space="preserve"> \* MERGEFORMAT </w:instrText>
      </w:r>
      <w:r>
        <w:fldChar w:fldCharType="separate"/>
      </w:r>
      <w:r>
        <w:t>Figure 5</w:t>
      </w:r>
      <w:r>
        <w:fldChar w:fldCharType="end"/>
      </w:r>
      <w:r>
        <w:t xml:space="preserve">A for accuracy and in </w:t>
      </w:r>
      <w:r>
        <w:fldChar w:fldCharType="begin"/>
      </w:r>
      <w:r>
        <w:instrText xml:space="preserve"> REF _Ref40754554 \h </w:instrText>
      </w:r>
      <w:r w:rsidR="006F123C">
        <w:instrText xml:space="preserve"> \* MERGEFORMAT </w:instrText>
      </w:r>
      <w:r>
        <w:fldChar w:fldCharType="separate"/>
      </w:r>
      <w:r>
        <w:t>Figure 5</w:t>
      </w:r>
      <w:r>
        <w:fldChar w:fldCharType="end"/>
      </w:r>
      <w:r>
        <w:t>B for precision.</w:t>
      </w:r>
      <w:r w:rsidR="008A772E">
        <w:t xml:space="preserve"> For accuracy, that is, PSE differences, there are very small differences between the different fits and ways of obtaining p values. For precision, that is, for JND differences, however, several optimizer configurations and p value approximations yield inflated false positive rates. All nAQP = 0 R implementations and all Julia implementations give false positive rates of 10 to 20 %, in comparison to the expected 5 %.</w:t>
      </w:r>
      <w:r w:rsidR="008419C4">
        <w:t xml:space="preserve"> </w:t>
      </w:r>
      <w:r w:rsidR="008A772E">
        <w:t xml:space="preserve">Only the three nAQP = 1 R implementations yield acceptable false positive rates. </w:t>
      </w:r>
      <w:r w:rsidR="008419C4">
        <w:t>Notably, these inflated false positive rates seem to translate also to a higher rate of “true positives” in the presence of a very small effect. However, a comparison with the those optimizer configurations that yield an acceptable false positive rate reveals a higher “true positive rate”, indicating that using these implementations might overestimate power. W</w:t>
      </w:r>
      <w:r w:rsidR="008A772E">
        <w:t xml:space="preserve">ith the exception of “R: nloptwrap, slow”, </w:t>
      </w:r>
      <w:r w:rsidR="008419C4">
        <w:t>the less false positive-prone optimizer configurations</w:t>
      </w:r>
      <w:r w:rsidR="008A772E">
        <w:t xml:space="preserve"> are all extremely slow (see </w:t>
      </w:r>
      <w:r w:rsidR="008A772E">
        <w:fldChar w:fldCharType="begin"/>
      </w:r>
      <w:r w:rsidR="008A772E">
        <w:instrText xml:space="preserve"> REF _Ref40750161 \h  \* MERGEFORMAT </w:instrText>
      </w:r>
      <w:r w:rsidR="008A772E">
        <w:fldChar w:fldCharType="separate"/>
      </w:r>
      <w:r w:rsidR="008A772E">
        <w:t>Figure 6</w:t>
      </w:r>
      <w:r w:rsidR="008A772E">
        <w:fldChar w:fldCharType="end"/>
      </w:r>
      <w:r w:rsidR="008A772E">
        <w:t>) – so slow, in fact, that they are hardly suitable for power simulations.</w:t>
      </w:r>
      <w:r w:rsidR="008419C4">
        <w:t xml:space="preserve"> When using Likelihood Ratio Tests instead of the default Z Wald tests, the elevated false positive rates disappear. However, Likelihood Ratio Tests require fitting two models: a test model that contains the variable of interest (in our case the interaction between “ConditionOfInterest” and “Difference”), and </w:t>
      </w:r>
      <w:r w:rsidR="006B7EAD">
        <w:t>the next simplest</w:t>
      </w:r>
      <w:r w:rsidR="008419C4">
        <w:t xml:space="preserve"> model that doesn’t contain it (ConditionOfInterest and Difference as main effects, but not their interaction)</w:t>
      </w:r>
      <w:r w:rsidR="006B7EAD">
        <w:t xml:space="preserve"> as null model</w:t>
      </w:r>
      <w:r w:rsidR="008419C4">
        <w:t>. That is, two models need to fitted to obtain one p value instead of just one.</w:t>
      </w:r>
      <w:r w:rsidR="006F123C">
        <w:t xml:space="preserve"> We used the fast method of fitting GLMMs for each program (“R: BOBYQA (nloptwrap), fast” and “Julia: BOBYQA, fast”) and compared them with the Likelihood Ratio Test implemented in the stats::anova() function in R, and the MixedModels::LikelihoodRatioTest() implementation for Julia. </w:t>
      </w:r>
      <w:r w:rsidR="008419C4">
        <w:t xml:space="preserve">As evident from </w:t>
      </w:r>
      <w:r w:rsidR="008419C4">
        <w:fldChar w:fldCharType="begin"/>
      </w:r>
      <w:r w:rsidR="008419C4">
        <w:instrText xml:space="preserve"> REF _Ref40754554 \h </w:instrText>
      </w:r>
      <w:r w:rsidR="006F123C">
        <w:instrText xml:space="preserve"> \* MERGEFORMAT </w:instrText>
      </w:r>
      <w:r w:rsidR="008419C4">
        <w:fldChar w:fldCharType="separate"/>
      </w:r>
      <w:r w:rsidR="008419C4">
        <w:t>Figure 5</w:t>
      </w:r>
      <w:r w:rsidR="008419C4">
        <w:fldChar w:fldCharType="end"/>
      </w:r>
      <w:r w:rsidR="006F123C">
        <w:t xml:space="preserve">D, the R version of this procedure (“R: LRT”) might </w:t>
      </w:r>
      <w:r w:rsidR="006F123C" w:rsidRPr="006F123C">
        <w:rPr>
          <w:i/>
          <w:iCs/>
        </w:rPr>
        <w:t>underestimate</w:t>
      </w:r>
      <w:r w:rsidR="006F123C">
        <w:t xml:space="preserve"> power vastly, while the Julia implementation (“Julia: LRT”) yields roughly the same ratio of true positives as the slower, possibly more accurate optimizer configurations in R.</w:t>
      </w:r>
    </w:p>
    <w:p w14:paraId="30D9BAD7" w14:textId="77777777" w:rsidR="00AD1ECE" w:rsidRDefault="00AD1ECE" w:rsidP="00AD1ECE">
      <w:pPr>
        <w:pStyle w:val="NoSpacing"/>
        <w:keepNext/>
        <w:jc w:val="both"/>
      </w:pPr>
      <w:r>
        <w:rPr>
          <w:rFonts w:cstheme="minorHAnsi"/>
          <w:noProof/>
        </w:rPr>
        <w:lastRenderedPageBreak/>
        <w:drawing>
          <wp:inline distT="0" distB="0" distL="0" distR="0" wp14:anchorId="072DD130" wp14:editId="45B08E69">
            <wp:extent cx="5929312" cy="395287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5929312" cy="3952874"/>
                    </a:xfrm>
                    <a:prstGeom prst="rect">
                      <a:avLst/>
                    </a:prstGeom>
                    <a:noFill/>
                    <a:ln>
                      <a:noFill/>
                    </a:ln>
                  </pic:spPr>
                </pic:pic>
              </a:graphicData>
            </a:graphic>
          </wp:inline>
        </w:drawing>
      </w:r>
    </w:p>
    <w:p w14:paraId="2BE18EBE" w14:textId="77777777" w:rsidR="00AD1ECE" w:rsidRDefault="00AD1ECE" w:rsidP="00AD1ECE">
      <w:pPr>
        <w:pStyle w:val="Caption"/>
        <w:jc w:val="both"/>
        <w:rPr>
          <w:rFonts w:cstheme="minorHAnsi"/>
          <w:noProof/>
        </w:rPr>
      </w:pPr>
      <w:bookmarkStart w:id="8" w:name="_Ref40754554"/>
      <w:r>
        <w:t xml:space="preserve">Figure </w:t>
      </w:r>
      <w:fldSimple w:instr=" SEQ Figure \* ARABIC ">
        <w:r>
          <w:rPr>
            <w:noProof/>
          </w:rPr>
          <w:t>5</w:t>
        </w:r>
      </w:fldSimple>
      <w:bookmarkEnd w:id="8"/>
      <w:r>
        <w:t>: Frequency of p values per bin of 0.05 for different fitting methods. The gradient from blue over red to orange indicates the frequency. A. P values for PSE differences when there is no effect (PSE_Difference = 0). B. P values for JND differences when there is no effect (JND_Difference = 0). C. P values for PSE differences when there is a small effect (PSE_difference = 0.025). C. P values for JND differences when there is a small effect (JND_Difference = 0.05).</w:t>
      </w:r>
    </w:p>
    <w:p w14:paraId="3054D7EB" w14:textId="67DE020A" w:rsidR="006707A8" w:rsidRDefault="006707A8" w:rsidP="006707A8">
      <w:pPr>
        <w:pStyle w:val="Heading4"/>
      </w:pPr>
      <w:r>
        <w:t>Concluding recommendations</w:t>
      </w:r>
    </w:p>
    <w:p w14:paraId="61E78586" w14:textId="77777777" w:rsidR="00077098" w:rsidRDefault="00077098" w:rsidP="00AD1ECE">
      <w:pPr>
        <w:jc w:val="both"/>
      </w:pPr>
      <w:r>
        <w:t>For PSE differences, the best ways to implement power simulations are:</w:t>
      </w:r>
    </w:p>
    <w:p w14:paraId="64829386" w14:textId="0AF16AC0" w:rsidR="00077098" w:rsidRDefault="0081769A" w:rsidP="003D0737">
      <w:pPr>
        <w:pStyle w:val="ListParagraph"/>
        <w:numPr>
          <w:ilvl w:val="1"/>
          <w:numId w:val="9"/>
        </w:numPr>
        <w:jc w:val="both"/>
      </w:pPr>
      <w:r>
        <w:t>Fitting GLMMs in Julia with the “BOBYQA, fast” implementation</w:t>
      </w:r>
      <w:r w:rsidR="00BA6E56">
        <w:t>.</w:t>
      </w:r>
    </w:p>
    <w:p w14:paraId="1C44AF1D" w14:textId="32F8FD64" w:rsidR="00BA6E56" w:rsidRDefault="00BA6E56" w:rsidP="003D0737">
      <w:pPr>
        <w:pStyle w:val="ListParagraph"/>
        <w:numPr>
          <w:ilvl w:val="1"/>
          <w:numId w:val="9"/>
        </w:numPr>
        <w:jc w:val="both"/>
      </w:pPr>
      <w:r>
        <w:t xml:space="preserve">Fitting GLMMs in R with the nloptwrap implementation of the BOBYQA algorithm, with nAQP = 1 </w:t>
      </w:r>
    </w:p>
    <w:p w14:paraId="4A0DB2E0" w14:textId="77777777" w:rsidR="003D0737" w:rsidRDefault="00077098" w:rsidP="003D0737">
      <w:pPr>
        <w:jc w:val="both"/>
      </w:pPr>
      <w:r>
        <w:t>For JND differences</w:t>
      </w:r>
      <w:r w:rsidR="00A079D3">
        <w:t>, there seem to be two good ways of implementing power analyses with regards to the different optimizer configurations that are both fast enough and produce reliable-enough p values:</w:t>
      </w:r>
    </w:p>
    <w:p w14:paraId="6A9E0916" w14:textId="03DFB876" w:rsidR="00A079D3" w:rsidRDefault="003D0737" w:rsidP="003D0737">
      <w:pPr>
        <w:ind w:left="360"/>
        <w:jc w:val="both"/>
      </w:pPr>
      <w:r>
        <w:t xml:space="preserve">2.1 </w:t>
      </w:r>
      <w:r w:rsidR="00A079D3">
        <w:t xml:space="preserve">Fitting GLMMs in Julia with the </w:t>
      </w:r>
      <w:r w:rsidR="0081769A">
        <w:t>“</w:t>
      </w:r>
      <w:r w:rsidR="00A079D3">
        <w:t>BOBYQA, fast</w:t>
      </w:r>
      <w:r w:rsidR="0081769A">
        <w:t>”</w:t>
      </w:r>
      <w:r w:rsidR="00A079D3">
        <w:t xml:space="preserve"> implementation and comparing Test and Null models with the MixedModels::LikelihoodRatioTest() function. This variant is a bit faster, but the speed benefit is dampened by the need to fit two models (Test and Null)</w:t>
      </w:r>
      <w:r w:rsidR="00AD1ECE">
        <w:t>.</w:t>
      </w:r>
    </w:p>
    <w:p w14:paraId="50973A82" w14:textId="138FA4F5" w:rsidR="00A079D3" w:rsidRDefault="003D0737" w:rsidP="003D0737">
      <w:pPr>
        <w:ind w:left="360"/>
        <w:jc w:val="both"/>
      </w:pPr>
      <w:r>
        <w:t xml:space="preserve">2.2 </w:t>
      </w:r>
      <w:r w:rsidR="00A079D3">
        <w:t xml:space="preserve">Fitting GLMMs in R with the BOBYQA implementation from the “nloptwrap” package and the slower nAQP = 1 </w:t>
      </w:r>
      <w:r w:rsidR="00AD1ECE">
        <w:t xml:space="preserve">option. This version is slightly slower than version (1), but still fast enough, and it doesn’t require R users to code in Julia. </w:t>
      </w:r>
    </w:p>
    <w:p w14:paraId="1AFB8535" w14:textId="0B241509" w:rsidR="003876B0" w:rsidRDefault="00AD1ECE" w:rsidP="00D64D38">
      <w:pPr>
        <w:jc w:val="both"/>
        <w:rPr>
          <w:rFonts w:cstheme="minorHAnsi"/>
          <w:noProof/>
        </w:rPr>
      </w:pPr>
      <w:r>
        <w:t>Overall, variant</w:t>
      </w:r>
      <w:r w:rsidR="00E40D4D">
        <w:t>s</w:t>
      </w:r>
      <w:r>
        <w:t xml:space="preserve"> </w:t>
      </w:r>
      <w:r w:rsidR="00E40D4D">
        <w:t>1.2 and 2.2</w:t>
      </w:r>
      <w:r>
        <w:t xml:space="preserve"> will probably be more appealing to most users. While Julia is quite intuitive for experienced R users, the speed benefit is probably not worth the effort of learning it. However, there might be cases, especially when larger datasets are involved (as necessary for, for example, between-subject designs), where the effort may be worth it.</w:t>
      </w:r>
    </w:p>
    <w:sectPr w:rsidR="003876B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Björn Jörges" w:date="2020-04-07T01:55:00Z" w:initials="BJ">
    <w:p w14:paraId="3EB93224" w14:textId="6BB603CB" w:rsidR="009643C8" w:rsidRDefault="009643C8">
      <w:pPr>
        <w:pStyle w:val="CommentText"/>
      </w:pPr>
      <w:r>
        <w:rPr>
          <w:rStyle w:val="CommentReference"/>
        </w:rPr>
        <w:annotationRef/>
      </w:r>
      <w:r>
        <w:t>(ANALYTIC WAY TO DO THAT?)</w:t>
      </w:r>
    </w:p>
  </w:comment>
  <w:comment w:id="2" w:author="Björn Jörges" w:date="2020-04-07T01:55:00Z" w:initials="BJ">
    <w:p w14:paraId="187772CB" w14:textId="397B870D" w:rsidR="009643C8" w:rsidRDefault="009643C8">
      <w:pPr>
        <w:pStyle w:val="CommentText"/>
      </w:pPr>
      <w:r>
        <w:rPr>
          <w:rStyle w:val="CommentReference"/>
        </w:rPr>
        <w:annotationRef/>
      </w:r>
    </w:p>
  </w:comment>
  <w:comment w:id="5" w:author="Björn Jörges" w:date="2020-07-10T04:29:00Z" w:initials="BJ">
    <w:p w14:paraId="23B2E1B6" w14:textId="0B1F92AF" w:rsidR="009643C8" w:rsidRDefault="009643C8">
      <w:pPr>
        <w:pStyle w:val="CommentText"/>
      </w:pPr>
      <w:r>
        <w:rPr>
          <w:rStyle w:val="CommentReference"/>
        </w:rPr>
        <w:annotationRef/>
      </w:r>
      <w:r>
        <w:t>Add lin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EB93224" w15:done="0"/>
  <w15:commentEx w15:paraId="187772CB" w15:paraIdParent="3EB93224" w15:done="0"/>
  <w15:commentEx w15:paraId="23B2E1B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B26D26" w16cex:dateUtc="2020-07-10T08: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EB93224" w16cid:durableId="22365BFC"/>
  <w16cid:commentId w16cid:paraId="187772CB" w16cid:durableId="22365BFF"/>
  <w16cid:commentId w16cid:paraId="23B2E1B6" w16cid:durableId="22B26D2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35862EE" w14:textId="77777777" w:rsidR="00B316BC" w:rsidRDefault="00B316BC" w:rsidP="002C019E">
      <w:pPr>
        <w:spacing w:after="0" w:line="240" w:lineRule="auto"/>
      </w:pPr>
      <w:r>
        <w:separator/>
      </w:r>
    </w:p>
  </w:endnote>
  <w:endnote w:type="continuationSeparator" w:id="0">
    <w:p w14:paraId="48F63C5C" w14:textId="77777777" w:rsidR="00B316BC" w:rsidRDefault="00B316BC" w:rsidP="002C01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2D74C22" w14:textId="77777777" w:rsidR="00B316BC" w:rsidRDefault="00B316BC" w:rsidP="002C019E">
      <w:pPr>
        <w:spacing w:after="0" w:line="240" w:lineRule="auto"/>
      </w:pPr>
      <w:r>
        <w:separator/>
      </w:r>
    </w:p>
  </w:footnote>
  <w:footnote w:type="continuationSeparator" w:id="0">
    <w:p w14:paraId="4FCADB85" w14:textId="77777777" w:rsidR="00B316BC" w:rsidRDefault="00B316BC" w:rsidP="002C019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01A3463"/>
    <w:multiLevelType w:val="hybridMultilevel"/>
    <w:tmpl w:val="E8440A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0466433"/>
    <w:multiLevelType w:val="hybridMultilevel"/>
    <w:tmpl w:val="164E182A"/>
    <w:lvl w:ilvl="0" w:tplc="323CB78C">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3331A2A"/>
    <w:multiLevelType w:val="hybridMultilevel"/>
    <w:tmpl w:val="BCFA570C"/>
    <w:lvl w:ilvl="0" w:tplc="573890C8">
      <w:numFmt w:val="bullet"/>
      <w:lvlText w:val=""/>
      <w:lvlJc w:val="left"/>
      <w:pPr>
        <w:ind w:left="720" w:hanging="360"/>
      </w:pPr>
      <w:rPr>
        <w:rFonts w:ascii="Wingdings" w:eastAsiaTheme="minorHAnsi" w:hAnsi="Wingdings"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28D237CF"/>
    <w:multiLevelType w:val="multilevel"/>
    <w:tmpl w:val="8B8CE180"/>
    <w:lvl w:ilvl="0">
      <w:start w:val="3"/>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4" w15:restartNumberingAfterBreak="0">
    <w:nsid w:val="2D735F4B"/>
    <w:multiLevelType w:val="multilevel"/>
    <w:tmpl w:val="329E2A8E"/>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351F29D4"/>
    <w:multiLevelType w:val="hybridMultilevel"/>
    <w:tmpl w:val="7166ED64"/>
    <w:lvl w:ilvl="0" w:tplc="DDE64E0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4D970AA"/>
    <w:multiLevelType w:val="hybridMultilevel"/>
    <w:tmpl w:val="6D165DC8"/>
    <w:lvl w:ilvl="0" w:tplc="F226623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6BB1A67"/>
    <w:multiLevelType w:val="hybridMultilevel"/>
    <w:tmpl w:val="5E06740E"/>
    <w:lvl w:ilvl="0" w:tplc="A262F07C">
      <w:numFmt w:val="bullet"/>
      <w:lvlText w:val=""/>
      <w:lvlJc w:val="left"/>
      <w:pPr>
        <w:ind w:left="720" w:hanging="360"/>
      </w:pPr>
      <w:rPr>
        <w:rFonts w:ascii="Wingdings" w:eastAsiaTheme="minorHAnsi" w:hAnsi="Wingdings" w:cs="Courier New" w:hint="default"/>
        <w:sz w:val="1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8" w15:restartNumberingAfterBreak="0">
    <w:nsid w:val="663E31A7"/>
    <w:multiLevelType w:val="hybridMultilevel"/>
    <w:tmpl w:val="2460C9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A980C2F"/>
    <w:multiLevelType w:val="multilevel"/>
    <w:tmpl w:val="1E82A4E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707505A9"/>
    <w:multiLevelType w:val="hybridMultilevel"/>
    <w:tmpl w:val="05BEA818"/>
    <w:lvl w:ilvl="0" w:tplc="C982F74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8"/>
  </w:num>
  <w:num w:numId="4">
    <w:abstractNumId w:val="2"/>
  </w:num>
  <w:num w:numId="5">
    <w:abstractNumId w:val="7"/>
  </w:num>
  <w:num w:numId="6">
    <w:abstractNumId w:val="5"/>
  </w:num>
  <w:num w:numId="7">
    <w:abstractNumId w:val="6"/>
  </w:num>
  <w:num w:numId="8">
    <w:abstractNumId w:val="10"/>
  </w:num>
  <w:num w:numId="9">
    <w:abstractNumId w:val="9"/>
  </w:num>
  <w:num w:numId="10">
    <w:abstractNumId w:val="4"/>
  </w:num>
  <w:num w:numId="11">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Björn Jörges">
    <w15:presenceInfo w15:providerId="Windows Live" w15:userId="29932f9f0a7d888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D572D"/>
    <w:rsid w:val="00010D9E"/>
    <w:rsid w:val="00013EE3"/>
    <w:rsid w:val="0001445E"/>
    <w:rsid w:val="000144BE"/>
    <w:rsid w:val="00014E05"/>
    <w:rsid w:val="00025BE8"/>
    <w:rsid w:val="00031482"/>
    <w:rsid w:val="000339F5"/>
    <w:rsid w:val="00034106"/>
    <w:rsid w:val="000357D5"/>
    <w:rsid w:val="000379FE"/>
    <w:rsid w:val="00044D85"/>
    <w:rsid w:val="0004660E"/>
    <w:rsid w:val="00055B22"/>
    <w:rsid w:val="0006511D"/>
    <w:rsid w:val="00077098"/>
    <w:rsid w:val="000826C4"/>
    <w:rsid w:val="00091269"/>
    <w:rsid w:val="00094B8C"/>
    <w:rsid w:val="000A0A4C"/>
    <w:rsid w:val="000A2575"/>
    <w:rsid w:val="000A60D3"/>
    <w:rsid w:val="000A74F9"/>
    <w:rsid w:val="000C1191"/>
    <w:rsid w:val="000C5326"/>
    <w:rsid w:val="000D0776"/>
    <w:rsid w:val="000D1446"/>
    <w:rsid w:val="000D7F55"/>
    <w:rsid w:val="000E221D"/>
    <w:rsid w:val="000F0EBA"/>
    <w:rsid w:val="00102607"/>
    <w:rsid w:val="00104D08"/>
    <w:rsid w:val="001059AD"/>
    <w:rsid w:val="0011684E"/>
    <w:rsid w:val="001460B7"/>
    <w:rsid w:val="001465E6"/>
    <w:rsid w:val="0015249C"/>
    <w:rsid w:val="00164B0B"/>
    <w:rsid w:val="00167063"/>
    <w:rsid w:val="001700E5"/>
    <w:rsid w:val="00173447"/>
    <w:rsid w:val="00174B3A"/>
    <w:rsid w:val="00176246"/>
    <w:rsid w:val="001A02F7"/>
    <w:rsid w:val="001A0A4D"/>
    <w:rsid w:val="001A1ED1"/>
    <w:rsid w:val="001A56FB"/>
    <w:rsid w:val="001B3F46"/>
    <w:rsid w:val="001C1490"/>
    <w:rsid w:val="001C4D60"/>
    <w:rsid w:val="001D4697"/>
    <w:rsid w:val="001E08DF"/>
    <w:rsid w:val="001F268B"/>
    <w:rsid w:val="0020291A"/>
    <w:rsid w:val="00206769"/>
    <w:rsid w:val="00214C08"/>
    <w:rsid w:val="00232D4A"/>
    <w:rsid w:val="00232DEC"/>
    <w:rsid w:val="00236B34"/>
    <w:rsid w:val="002505AC"/>
    <w:rsid w:val="00251864"/>
    <w:rsid w:val="00252DE0"/>
    <w:rsid w:val="00277FC4"/>
    <w:rsid w:val="0028123C"/>
    <w:rsid w:val="00282FEE"/>
    <w:rsid w:val="00285A0E"/>
    <w:rsid w:val="00287858"/>
    <w:rsid w:val="0029602E"/>
    <w:rsid w:val="002A0D12"/>
    <w:rsid w:val="002A2671"/>
    <w:rsid w:val="002C019E"/>
    <w:rsid w:val="002C3B23"/>
    <w:rsid w:val="002C4F5B"/>
    <w:rsid w:val="002D2481"/>
    <w:rsid w:val="002E0125"/>
    <w:rsid w:val="002F28ED"/>
    <w:rsid w:val="00320607"/>
    <w:rsid w:val="00356911"/>
    <w:rsid w:val="00356920"/>
    <w:rsid w:val="00375F9F"/>
    <w:rsid w:val="003876B0"/>
    <w:rsid w:val="00395CE5"/>
    <w:rsid w:val="003A0021"/>
    <w:rsid w:val="003D0737"/>
    <w:rsid w:val="003F101E"/>
    <w:rsid w:val="003F3064"/>
    <w:rsid w:val="00402259"/>
    <w:rsid w:val="00423EC7"/>
    <w:rsid w:val="004260CF"/>
    <w:rsid w:val="004330F3"/>
    <w:rsid w:val="00436905"/>
    <w:rsid w:val="00444703"/>
    <w:rsid w:val="004513F5"/>
    <w:rsid w:val="00457411"/>
    <w:rsid w:val="00457EB4"/>
    <w:rsid w:val="00460701"/>
    <w:rsid w:val="00463638"/>
    <w:rsid w:val="00470A72"/>
    <w:rsid w:val="00470D38"/>
    <w:rsid w:val="0047431B"/>
    <w:rsid w:val="0049397C"/>
    <w:rsid w:val="00494714"/>
    <w:rsid w:val="004A14E4"/>
    <w:rsid w:val="004A3772"/>
    <w:rsid w:val="004A463E"/>
    <w:rsid w:val="004A47CC"/>
    <w:rsid w:val="004B57AB"/>
    <w:rsid w:val="004D60B0"/>
    <w:rsid w:val="004E11D5"/>
    <w:rsid w:val="004E1C1C"/>
    <w:rsid w:val="004E3FBF"/>
    <w:rsid w:val="004F03F8"/>
    <w:rsid w:val="004F2F02"/>
    <w:rsid w:val="004F568A"/>
    <w:rsid w:val="004F615F"/>
    <w:rsid w:val="005020AA"/>
    <w:rsid w:val="005042B4"/>
    <w:rsid w:val="00516F26"/>
    <w:rsid w:val="005318E3"/>
    <w:rsid w:val="00532A08"/>
    <w:rsid w:val="0053634C"/>
    <w:rsid w:val="005405D2"/>
    <w:rsid w:val="00542307"/>
    <w:rsid w:val="0056033A"/>
    <w:rsid w:val="00560492"/>
    <w:rsid w:val="00566282"/>
    <w:rsid w:val="00566DD9"/>
    <w:rsid w:val="00571EA5"/>
    <w:rsid w:val="00572C8D"/>
    <w:rsid w:val="00573C02"/>
    <w:rsid w:val="00583554"/>
    <w:rsid w:val="00584883"/>
    <w:rsid w:val="00586BEF"/>
    <w:rsid w:val="0059255E"/>
    <w:rsid w:val="00597A98"/>
    <w:rsid w:val="005A7CEA"/>
    <w:rsid w:val="005B3A86"/>
    <w:rsid w:val="005C52A8"/>
    <w:rsid w:val="005C5D3C"/>
    <w:rsid w:val="005C7C7B"/>
    <w:rsid w:val="005F0E78"/>
    <w:rsid w:val="00606B36"/>
    <w:rsid w:val="0061363D"/>
    <w:rsid w:val="006158D2"/>
    <w:rsid w:val="00622063"/>
    <w:rsid w:val="0063391D"/>
    <w:rsid w:val="00637323"/>
    <w:rsid w:val="00647C0F"/>
    <w:rsid w:val="00652EB8"/>
    <w:rsid w:val="00655902"/>
    <w:rsid w:val="00656C7B"/>
    <w:rsid w:val="0066290C"/>
    <w:rsid w:val="006632B6"/>
    <w:rsid w:val="00665BD9"/>
    <w:rsid w:val="006707A8"/>
    <w:rsid w:val="00690C58"/>
    <w:rsid w:val="006941F6"/>
    <w:rsid w:val="00696830"/>
    <w:rsid w:val="006A65AB"/>
    <w:rsid w:val="006B6DB3"/>
    <w:rsid w:val="006B7EAD"/>
    <w:rsid w:val="006C78E0"/>
    <w:rsid w:val="006D459C"/>
    <w:rsid w:val="006E68CD"/>
    <w:rsid w:val="006F123C"/>
    <w:rsid w:val="006F3208"/>
    <w:rsid w:val="006F3896"/>
    <w:rsid w:val="006F47BD"/>
    <w:rsid w:val="006F4DEE"/>
    <w:rsid w:val="006F56CE"/>
    <w:rsid w:val="006F7771"/>
    <w:rsid w:val="0070207D"/>
    <w:rsid w:val="00702E72"/>
    <w:rsid w:val="007249AA"/>
    <w:rsid w:val="00730F74"/>
    <w:rsid w:val="007328A2"/>
    <w:rsid w:val="00734A14"/>
    <w:rsid w:val="00741D44"/>
    <w:rsid w:val="00742DB8"/>
    <w:rsid w:val="00752424"/>
    <w:rsid w:val="00775ACF"/>
    <w:rsid w:val="00782735"/>
    <w:rsid w:val="00782908"/>
    <w:rsid w:val="00783C56"/>
    <w:rsid w:val="00794923"/>
    <w:rsid w:val="007A3941"/>
    <w:rsid w:val="007A71B3"/>
    <w:rsid w:val="007B1C23"/>
    <w:rsid w:val="007C2A70"/>
    <w:rsid w:val="007C3868"/>
    <w:rsid w:val="007C5C32"/>
    <w:rsid w:val="007D0ECC"/>
    <w:rsid w:val="007D31D5"/>
    <w:rsid w:val="007D3B6E"/>
    <w:rsid w:val="007D61A9"/>
    <w:rsid w:val="007D7850"/>
    <w:rsid w:val="007E4B36"/>
    <w:rsid w:val="007F5F9D"/>
    <w:rsid w:val="00805342"/>
    <w:rsid w:val="0081026C"/>
    <w:rsid w:val="00810B39"/>
    <w:rsid w:val="0081769A"/>
    <w:rsid w:val="00817A72"/>
    <w:rsid w:val="008274F7"/>
    <w:rsid w:val="008419C4"/>
    <w:rsid w:val="00841CA6"/>
    <w:rsid w:val="00853477"/>
    <w:rsid w:val="00856393"/>
    <w:rsid w:val="00865157"/>
    <w:rsid w:val="008763B0"/>
    <w:rsid w:val="00883771"/>
    <w:rsid w:val="0089698A"/>
    <w:rsid w:val="00897FDE"/>
    <w:rsid w:val="008A772E"/>
    <w:rsid w:val="008D255B"/>
    <w:rsid w:val="008F3297"/>
    <w:rsid w:val="008F5E3E"/>
    <w:rsid w:val="008F6EEB"/>
    <w:rsid w:val="00900E45"/>
    <w:rsid w:val="0090370D"/>
    <w:rsid w:val="00904C9F"/>
    <w:rsid w:val="00912BEC"/>
    <w:rsid w:val="0091715E"/>
    <w:rsid w:val="009262E2"/>
    <w:rsid w:val="00927C15"/>
    <w:rsid w:val="00937381"/>
    <w:rsid w:val="009446EB"/>
    <w:rsid w:val="00951C0C"/>
    <w:rsid w:val="00961CC3"/>
    <w:rsid w:val="0096434E"/>
    <w:rsid w:val="009643C8"/>
    <w:rsid w:val="009649D2"/>
    <w:rsid w:val="00965728"/>
    <w:rsid w:val="00982005"/>
    <w:rsid w:val="00982C4B"/>
    <w:rsid w:val="00986719"/>
    <w:rsid w:val="00993D0E"/>
    <w:rsid w:val="009B182E"/>
    <w:rsid w:val="009C13C0"/>
    <w:rsid w:val="009D5CD9"/>
    <w:rsid w:val="009E50EB"/>
    <w:rsid w:val="009E6301"/>
    <w:rsid w:val="009F1770"/>
    <w:rsid w:val="009F5410"/>
    <w:rsid w:val="009F5A19"/>
    <w:rsid w:val="009F7126"/>
    <w:rsid w:val="009F74D6"/>
    <w:rsid w:val="00A03271"/>
    <w:rsid w:val="00A079D3"/>
    <w:rsid w:val="00A11561"/>
    <w:rsid w:val="00A126B0"/>
    <w:rsid w:val="00A239DF"/>
    <w:rsid w:val="00A3068E"/>
    <w:rsid w:val="00A32396"/>
    <w:rsid w:val="00A57A97"/>
    <w:rsid w:val="00A66BF7"/>
    <w:rsid w:val="00A734B7"/>
    <w:rsid w:val="00A80BC4"/>
    <w:rsid w:val="00A817BA"/>
    <w:rsid w:val="00A82949"/>
    <w:rsid w:val="00A97931"/>
    <w:rsid w:val="00AB2B3B"/>
    <w:rsid w:val="00AB5372"/>
    <w:rsid w:val="00AD1ECE"/>
    <w:rsid w:val="00AD3525"/>
    <w:rsid w:val="00AD7D8E"/>
    <w:rsid w:val="00AF31D6"/>
    <w:rsid w:val="00B038E2"/>
    <w:rsid w:val="00B14E59"/>
    <w:rsid w:val="00B16363"/>
    <w:rsid w:val="00B26D4E"/>
    <w:rsid w:val="00B316BC"/>
    <w:rsid w:val="00B32425"/>
    <w:rsid w:val="00B36D2B"/>
    <w:rsid w:val="00B37F12"/>
    <w:rsid w:val="00B4174F"/>
    <w:rsid w:val="00B41D6B"/>
    <w:rsid w:val="00B64CE4"/>
    <w:rsid w:val="00B658E6"/>
    <w:rsid w:val="00B66447"/>
    <w:rsid w:val="00B70DFA"/>
    <w:rsid w:val="00B90829"/>
    <w:rsid w:val="00B90FFF"/>
    <w:rsid w:val="00B926E9"/>
    <w:rsid w:val="00B947BE"/>
    <w:rsid w:val="00B95961"/>
    <w:rsid w:val="00B97FA6"/>
    <w:rsid w:val="00BA3C0B"/>
    <w:rsid w:val="00BA6E56"/>
    <w:rsid w:val="00BC09D5"/>
    <w:rsid w:val="00BC0A75"/>
    <w:rsid w:val="00BC58E0"/>
    <w:rsid w:val="00BC64C1"/>
    <w:rsid w:val="00BD244F"/>
    <w:rsid w:val="00BE64F6"/>
    <w:rsid w:val="00BE718C"/>
    <w:rsid w:val="00BF1D2B"/>
    <w:rsid w:val="00BF2016"/>
    <w:rsid w:val="00C0729E"/>
    <w:rsid w:val="00C073E4"/>
    <w:rsid w:val="00C157F0"/>
    <w:rsid w:val="00C2020E"/>
    <w:rsid w:val="00C33157"/>
    <w:rsid w:val="00C344B7"/>
    <w:rsid w:val="00C36916"/>
    <w:rsid w:val="00C40199"/>
    <w:rsid w:val="00C50134"/>
    <w:rsid w:val="00C50B02"/>
    <w:rsid w:val="00C5384B"/>
    <w:rsid w:val="00C54862"/>
    <w:rsid w:val="00C55937"/>
    <w:rsid w:val="00C60A49"/>
    <w:rsid w:val="00C71EE3"/>
    <w:rsid w:val="00C74EC2"/>
    <w:rsid w:val="00C84673"/>
    <w:rsid w:val="00C84987"/>
    <w:rsid w:val="00C8525D"/>
    <w:rsid w:val="00C86279"/>
    <w:rsid w:val="00C91F00"/>
    <w:rsid w:val="00CA4236"/>
    <w:rsid w:val="00CA4619"/>
    <w:rsid w:val="00CB20C6"/>
    <w:rsid w:val="00CC4D9C"/>
    <w:rsid w:val="00CD134B"/>
    <w:rsid w:val="00CD2772"/>
    <w:rsid w:val="00CD6C80"/>
    <w:rsid w:val="00CF05FC"/>
    <w:rsid w:val="00CF142F"/>
    <w:rsid w:val="00CF1FE9"/>
    <w:rsid w:val="00CF3D88"/>
    <w:rsid w:val="00CF58CE"/>
    <w:rsid w:val="00CF6614"/>
    <w:rsid w:val="00D0583D"/>
    <w:rsid w:val="00D30B6E"/>
    <w:rsid w:val="00D31892"/>
    <w:rsid w:val="00D41092"/>
    <w:rsid w:val="00D43EBC"/>
    <w:rsid w:val="00D51C1D"/>
    <w:rsid w:val="00D53D9D"/>
    <w:rsid w:val="00D54B1E"/>
    <w:rsid w:val="00D64D38"/>
    <w:rsid w:val="00D66756"/>
    <w:rsid w:val="00D67B2B"/>
    <w:rsid w:val="00D711EA"/>
    <w:rsid w:val="00D74BB9"/>
    <w:rsid w:val="00D81125"/>
    <w:rsid w:val="00D81566"/>
    <w:rsid w:val="00D87BE9"/>
    <w:rsid w:val="00DA043D"/>
    <w:rsid w:val="00DA0A6B"/>
    <w:rsid w:val="00DA70CE"/>
    <w:rsid w:val="00DB1921"/>
    <w:rsid w:val="00DB1E0D"/>
    <w:rsid w:val="00DB363E"/>
    <w:rsid w:val="00DB45BD"/>
    <w:rsid w:val="00DB6100"/>
    <w:rsid w:val="00DD007B"/>
    <w:rsid w:val="00DD572D"/>
    <w:rsid w:val="00DE5B29"/>
    <w:rsid w:val="00DF0FA4"/>
    <w:rsid w:val="00DF13AC"/>
    <w:rsid w:val="00E00B11"/>
    <w:rsid w:val="00E024DC"/>
    <w:rsid w:val="00E031D9"/>
    <w:rsid w:val="00E233D6"/>
    <w:rsid w:val="00E402C1"/>
    <w:rsid w:val="00E40D4D"/>
    <w:rsid w:val="00E502B0"/>
    <w:rsid w:val="00E51A10"/>
    <w:rsid w:val="00E61B72"/>
    <w:rsid w:val="00E623DF"/>
    <w:rsid w:val="00E722CF"/>
    <w:rsid w:val="00E74A63"/>
    <w:rsid w:val="00E824A3"/>
    <w:rsid w:val="00EB4829"/>
    <w:rsid w:val="00EC3027"/>
    <w:rsid w:val="00EC353E"/>
    <w:rsid w:val="00ED17F4"/>
    <w:rsid w:val="00ED4841"/>
    <w:rsid w:val="00EE0D5D"/>
    <w:rsid w:val="00EE0EF9"/>
    <w:rsid w:val="00EE2ABF"/>
    <w:rsid w:val="00EF2709"/>
    <w:rsid w:val="00EF7C3D"/>
    <w:rsid w:val="00F1184E"/>
    <w:rsid w:val="00F13118"/>
    <w:rsid w:val="00F20BB5"/>
    <w:rsid w:val="00F24D1F"/>
    <w:rsid w:val="00F31EC0"/>
    <w:rsid w:val="00F329AA"/>
    <w:rsid w:val="00F359ED"/>
    <w:rsid w:val="00F53D11"/>
    <w:rsid w:val="00F61D21"/>
    <w:rsid w:val="00F63588"/>
    <w:rsid w:val="00F64C22"/>
    <w:rsid w:val="00F65B6D"/>
    <w:rsid w:val="00F7517B"/>
    <w:rsid w:val="00F85CB7"/>
    <w:rsid w:val="00FB4E66"/>
    <w:rsid w:val="00FB6516"/>
    <w:rsid w:val="00FC5577"/>
    <w:rsid w:val="00FC57EC"/>
    <w:rsid w:val="00FD62D4"/>
    <w:rsid w:val="00FE1837"/>
    <w:rsid w:val="00FE40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AA3A83"/>
  <w15:chartTrackingRefBased/>
  <w15:docId w15:val="{A7DA1241-94CB-45C2-9A00-C91A48D549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D572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5BD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446E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BC64C1"/>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D572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65BD9"/>
    <w:rPr>
      <w:rFonts w:asciiTheme="majorHAnsi" w:eastAsiaTheme="majorEastAsia" w:hAnsiTheme="majorHAnsi" w:cstheme="majorBidi"/>
      <w:color w:val="2F5496" w:themeColor="accent1" w:themeShade="BF"/>
      <w:sz w:val="26"/>
      <w:szCs w:val="26"/>
    </w:rPr>
  </w:style>
  <w:style w:type="paragraph" w:styleId="NoSpacing">
    <w:name w:val="No Spacing"/>
    <w:uiPriority w:val="1"/>
    <w:qFormat/>
    <w:rsid w:val="0090370D"/>
    <w:pPr>
      <w:spacing w:after="0" w:line="240" w:lineRule="auto"/>
    </w:pPr>
  </w:style>
  <w:style w:type="character" w:customStyle="1" w:styleId="Heading3Char">
    <w:name w:val="Heading 3 Char"/>
    <w:basedOn w:val="DefaultParagraphFont"/>
    <w:link w:val="Heading3"/>
    <w:uiPriority w:val="9"/>
    <w:rsid w:val="009446EB"/>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9F1770"/>
    <w:pPr>
      <w:ind w:left="720"/>
      <w:contextualSpacing/>
    </w:pPr>
  </w:style>
  <w:style w:type="table" w:styleId="TableGrid">
    <w:name w:val="Table Grid"/>
    <w:basedOn w:val="TableNormal"/>
    <w:uiPriority w:val="39"/>
    <w:rsid w:val="006F47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D0ECC"/>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904C9F"/>
    <w:rPr>
      <w:color w:val="808080"/>
    </w:rPr>
  </w:style>
  <w:style w:type="character" w:styleId="CommentReference">
    <w:name w:val="annotation reference"/>
    <w:basedOn w:val="DefaultParagraphFont"/>
    <w:uiPriority w:val="99"/>
    <w:semiHidden/>
    <w:unhideWhenUsed/>
    <w:rsid w:val="00C40199"/>
    <w:rPr>
      <w:sz w:val="16"/>
      <w:szCs w:val="16"/>
    </w:rPr>
  </w:style>
  <w:style w:type="paragraph" w:styleId="CommentText">
    <w:name w:val="annotation text"/>
    <w:basedOn w:val="Normal"/>
    <w:link w:val="CommentTextChar"/>
    <w:uiPriority w:val="99"/>
    <w:semiHidden/>
    <w:unhideWhenUsed/>
    <w:rsid w:val="00C40199"/>
    <w:pPr>
      <w:spacing w:line="240" w:lineRule="auto"/>
    </w:pPr>
    <w:rPr>
      <w:sz w:val="20"/>
      <w:szCs w:val="20"/>
    </w:rPr>
  </w:style>
  <w:style w:type="character" w:customStyle="1" w:styleId="CommentTextChar">
    <w:name w:val="Comment Text Char"/>
    <w:basedOn w:val="DefaultParagraphFont"/>
    <w:link w:val="CommentText"/>
    <w:uiPriority w:val="99"/>
    <w:semiHidden/>
    <w:rsid w:val="00C40199"/>
    <w:rPr>
      <w:sz w:val="20"/>
      <w:szCs w:val="20"/>
    </w:rPr>
  </w:style>
  <w:style w:type="paragraph" w:styleId="CommentSubject">
    <w:name w:val="annotation subject"/>
    <w:basedOn w:val="CommentText"/>
    <w:next w:val="CommentText"/>
    <w:link w:val="CommentSubjectChar"/>
    <w:uiPriority w:val="99"/>
    <w:semiHidden/>
    <w:unhideWhenUsed/>
    <w:rsid w:val="00C40199"/>
    <w:rPr>
      <w:b/>
      <w:bCs/>
    </w:rPr>
  </w:style>
  <w:style w:type="character" w:customStyle="1" w:styleId="CommentSubjectChar">
    <w:name w:val="Comment Subject Char"/>
    <w:basedOn w:val="CommentTextChar"/>
    <w:link w:val="CommentSubject"/>
    <w:uiPriority w:val="99"/>
    <w:semiHidden/>
    <w:rsid w:val="00C40199"/>
    <w:rPr>
      <w:b/>
      <w:bCs/>
      <w:sz w:val="20"/>
      <w:szCs w:val="20"/>
    </w:rPr>
  </w:style>
  <w:style w:type="paragraph" w:styleId="BalloonText">
    <w:name w:val="Balloon Text"/>
    <w:basedOn w:val="Normal"/>
    <w:link w:val="BalloonTextChar"/>
    <w:uiPriority w:val="99"/>
    <w:semiHidden/>
    <w:unhideWhenUsed/>
    <w:rsid w:val="00C4019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40199"/>
    <w:rPr>
      <w:rFonts w:ascii="Segoe UI" w:hAnsi="Segoe UI" w:cs="Segoe UI"/>
      <w:sz w:val="18"/>
      <w:szCs w:val="18"/>
    </w:rPr>
  </w:style>
  <w:style w:type="character" w:styleId="Hyperlink">
    <w:name w:val="Hyperlink"/>
    <w:basedOn w:val="DefaultParagraphFont"/>
    <w:uiPriority w:val="99"/>
    <w:unhideWhenUsed/>
    <w:rsid w:val="007D3B6E"/>
    <w:rPr>
      <w:color w:val="0000FF"/>
      <w:u w:val="single"/>
    </w:rPr>
  </w:style>
  <w:style w:type="character" w:styleId="UnresolvedMention">
    <w:name w:val="Unresolved Mention"/>
    <w:basedOn w:val="DefaultParagraphFont"/>
    <w:uiPriority w:val="99"/>
    <w:semiHidden/>
    <w:unhideWhenUsed/>
    <w:rsid w:val="000144BE"/>
    <w:rPr>
      <w:color w:val="605E5C"/>
      <w:shd w:val="clear" w:color="auto" w:fill="E1DFDD"/>
    </w:rPr>
  </w:style>
  <w:style w:type="paragraph" w:styleId="Header">
    <w:name w:val="header"/>
    <w:basedOn w:val="Normal"/>
    <w:link w:val="HeaderChar"/>
    <w:uiPriority w:val="99"/>
    <w:unhideWhenUsed/>
    <w:rsid w:val="002C019E"/>
    <w:pPr>
      <w:tabs>
        <w:tab w:val="center" w:pos="4680"/>
        <w:tab w:val="right" w:pos="9360"/>
      </w:tabs>
      <w:spacing w:after="0" w:line="240" w:lineRule="auto"/>
    </w:pPr>
  </w:style>
  <w:style w:type="character" w:customStyle="1" w:styleId="HeaderChar">
    <w:name w:val="Header Char"/>
    <w:basedOn w:val="DefaultParagraphFont"/>
    <w:link w:val="Header"/>
    <w:uiPriority w:val="99"/>
    <w:rsid w:val="002C019E"/>
  </w:style>
  <w:style w:type="paragraph" w:styleId="Footer">
    <w:name w:val="footer"/>
    <w:basedOn w:val="Normal"/>
    <w:link w:val="FooterChar"/>
    <w:uiPriority w:val="99"/>
    <w:unhideWhenUsed/>
    <w:rsid w:val="002C019E"/>
    <w:pPr>
      <w:tabs>
        <w:tab w:val="center" w:pos="4680"/>
        <w:tab w:val="right" w:pos="9360"/>
      </w:tabs>
      <w:spacing w:after="0" w:line="240" w:lineRule="auto"/>
    </w:pPr>
  </w:style>
  <w:style w:type="character" w:customStyle="1" w:styleId="FooterChar">
    <w:name w:val="Footer Char"/>
    <w:basedOn w:val="DefaultParagraphFont"/>
    <w:link w:val="Footer"/>
    <w:uiPriority w:val="99"/>
    <w:rsid w:val="002C019E"/>
  </w:style>
  <w:style w:type="paragraph" w:styleId="HTMLPreformatted">
    <w:name w:val="HTML Preformatted"/>
    <w:basedOn w:val="Normal"/>
    <w:link w:val="HTMLPreformattedChar"/>
    <w:uiPriority w:val="99"/>
    <w:semiHidden/>
    <w:unhideWhenUsed/>
    <w:rsid w:val="003F101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3F101E"/>
    <w:rPr>
      <w:rFonts w:ascii="Courier New" w:eastAsia="Times New Roman" w:hAnsi="Courier New" w:cs="Courier New"/>
      <w:sz w:val="20"/>
      <w:szCs w:val="20"/>
    </w:rPr>
  </w:style>
  <w:style w:type="character" w:customStyle="1" w:styleId="gd15mcfceub">
    <w:name w:val="gd15mcfceub"/>
    <w:basedOn w:val="DefaultParagraphFont"/>
    <w:rsid w:val="003F101E"/>
  </w:style>
  <w:style w:type="character" w:customStyle="1" w:styleId="Heading4Char">
    <w:name w:val="Heading 4 Char"/>
    <w:basedOn w:val="DefaultParagraphFont"/>
    <w:link w:val="Heading4"/>
    <w:uiPriority w:val="9"/>
    <w:rsid w:val="00BC64C1"/>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5150771">
      <w:bodyDiv w:val="1"/>
      <w:marLeft w:val="0"/>
      <w:marRight w:val="0"/>
      <w:marTop w:val="0"/>
      <w:marBottom w:val="0"/>
      <w:divBdr>
        <w:top w:val="none" w:sz="0" w:space="0" w:color="auto"/>
        <w:left w:val="none" w:sz="0" w:space="0" w:color="auto"/>
        <w:bottom w:val="none" w:sz="0" w:space="0" w:color="auto"/>
        <w:right w:val="none" w:sz="0" w:space="0" w:color="auto"/>
      </w:divBdr>
    </w:div>
    <w:div w:id="879711505">
      <w:bodyDiv w:val="1"/>
      <w:marLeft w:val="0"/>
      <w:marRight w:val="0"/>
      <w:marTop w:val="0"/>
      <w:marBottom w:val="0"/>
      <w:divBdr>
        <w:top w:val="none" w:sz="0" w:space="0" w:color="auto"/>
        <w:left w:val="none" w:sz="0" w:space="0" w:color="auto"/>
        <w:bottom w:val="none" w:sz="0" w:space="0" w:color="auto"/>
        <w:right w:val="none" w:sz="0" w:space="0" w:color="auto"/>
      </w:divBdr>
    </w:div>
    <w:div w:id="1456484821">
      <w:bodyDiv w:val="1"/>
      <w:marLeft w:val="0"/>
      <w:marRight w:val="0"/>
      <w:marTop w:val="0"/>
      <w:marBottom w:val="0"/>
      <w:divBdr>
        <w:top w:val="none" w:sz="0" w:space="0" w:color="auto"/>
        <w:left w:val="none" w:sz="0" w:space="0" w:color="auto"/>
        <w:bottom w:val="none" w:sz="0" w:space="0" w:color="auto"/>
        <w:right w:val="none" w:sz="0" w:space="0" w:color="auto"/>
      </w:divBdr>
    </w:div>
    <w:div w:id="1468430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github.com/b-jorges/Power-Analyses-Psychophysics/tree/master/Get%20parameters%20from%20existing%20data" TargetMode="External"/><Relationship Id="rId18" Type="http://schemas.openxmlformats.org/officeDocument/2006/relationships/image" Target="media/image5.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jpeg"/><Relationship Id="rId17"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image" Target="media/image7.jpe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hyperlink" Target="https://github.com/b-jorges/Power-Analyses-Psychophysics" TargetMode="External"/><Relationship Id="rId23"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image" Target="media/image6.jpe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jpe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FAC392-7318-482C-B541-52D64FCC8B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240</TotalTime>
  <Pages>22</Pages>
  <Words>14264</Words>
  <Characters>81311</Characters>
  <Application>Microsoft Office Word</Application>
  <DocSecurity>0</DocSecurity>
  <Lines>677</Lines>
  <Paragraphs>1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3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örn Jörges</dc:creator>
  <cp:keywords/>
  <dc:description/>
  <cp:lastModifiedBy>Björn Jörges</cp:lastModifiedBy>
  <cp:revision>169</cp:revision>
  <dcterms:created xsi:type="dcterms:W3CDTF">2020-04-06T22:30:00Z</dcterms:created>
  <dcterms:modified xsi:type="dcterms:W3CDTF">2020-07-13T0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1e912a-b1ff-3c13-a370-f52fbe9d03b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